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87CDE" w14:textId="72AAFB84" w:rsidR="00BA2B04" w:rsidRPr="00574984" w:rsidRDefault="00BA2B04" w:rsidP="005D0EF1">
      <w:pPr>
        <w:rPr>
          <w:sz w:val="24"/>
          <w:szCs w:val="24"/>
          <w:u w:val="single"/>
          <w:lang w:val="en-US"/>
        </w:rPr>
      </w:pPr>
      <w:r w:rsidRPr="00574984">
        <w:rPr>
          <w:sz w:val="24"/>
          <w:szCs w:val="24"/>
          <w:u w:val="single"/>
          <w:lang w:val="en-US"/>
        </w:rPr>
        <w:t>AS3959</w:t>
      </w:r>
    </w:p>
    <w:p w14:paraId="79D6761B" w14:textId="337DE06C" w:rsidR="00BA2B04" w:rsidRPr="00574984" w:rsidRDefault="00BA2B04" w:rsidP="005D0EF1">
      <w:pPr>
        <w:rPr>
          <w:sz w:val="24"/>
          <w:szCs w:val="24"/>
          <w:lang w:val="en-US"/>
        </w:rPr>
      </w:pPr>
      <w:r w:rsidRPr="00574984">
        <w:rPr>
          <w:sz w:val="24"/>
          <w:szCs w:val="24"/>
          <w:lang w:val="en-US"/>
        </w:rPr>
        <w:t>Obtaining a developed wind flow</w:t>
      </w:r>
    </w:p>
    <w:p w14:paraId="7F175763" w14:textId="64646A77" w:rsidR="00BA2B04" w:rsidRPr="00574984" w:rsidRDefault="00BA2B04" w:rsidP="00BA2B04">
      <w:pPr>
        <w:pStyle w:val="ListParagraph"/>
        <w:numPr>
          <w:ilvl w:val="0"/>
          <w:numId w:val="31"/>
        </w:numPr>
        <w:rPr>
          <w:sz w:val="24"/>
          <w:szCs w:val="24"/>
          <w:lang w:val="en-US"/>
        </w:rPr>
      </w:pPr>
      <w:r w:rsidRPr="00574984">
        <w:rPr>
          <w:sz w:val="24"/>
          <w:szCs w:val="24"/>
          <w:lang w:val="en-US"/>
        </w:rPr>
        <w:t>The distance between the inlet and the starting of forest = 120 m</w:t>
      </w:r>
    </w:p>
    <w:p w14:paraId="7B5531E4" w14:textId="7D57D857" w:rsidR="00BA2B04" w:rsidRPr="00574984" w:rsidRDefault="00BA2B04" w:rsidP="00BA2B04">
      <w:pPr>
        <w:pStyle w:val="ListParagraph"/>
        <w:numPr>
          <w:ilvl w:val="0"/>
          <w:numId w:val="31"/>
        </w:numPr>
        <w:rPr>
          <w:sz w:val="24"/>
          <w:szCs w:val="24"/>
          <w:lang w:val="en-US"/>
        </w:rPr>
      </w:pPr>
      <w:r w:rsidRPr="00574984">
        <w:rPr>
          <w:sz w:val="24"/>
          <w:szCs w:val="24"/>
          <w:lang w:val="en-US"/>
        </w:rPr>
        <w:t>Set up velocity device at every 10 m interval.</w:t>
      </w:r>
    </w:p>
    <w:p w14:paraId="1DC40419" w14:textId="17594237" w:rsidR="00BA2B04" w:rsidRPr="006B5D83" w:rsidRDefault="00BA2B04" w:rsidP="006B5D83">
      <w:pPr>
        <w:pStyle w:val="ListParagraph"/>
        <w:numPr>
          <w:ilvl w:val="0"/>
          <w:numId w:val="31"/>
        </w:numPr>
        <w:rPr>
          <w:sz w:val="24"/>
          <w:szCs w:val="24"/>
          <w:lang w:val="en-US"/>
        </w:rPr>
      </w:pPr>
      <w:r w:rsidRPr="00574984">
        <w:rPr>
          <w:sz w:val="24"/>
          <w:szCs w:val="24"/>
          <w:lang w:val="en-US"/>
        </w:rPr>
        <w:t>Inlet wind velocity: SEM metho</w:t>
      </w:r>
      <w:r w:rsidR="006B5D83">
        <w:rPr>
          <w:sz w:val="24"/>
          <w:szCs w:val="24"/>
          <w:lang w:val="en-US"/>
        </w:rPr>
        <w:t>d</w:t>
      </w:r>
    </w:p>
    <w:tbl>
      <w:tblPr>
        <w:tblStyle w:val="TableGrid"/>
        <w:tblW w:w="0" w:type="auto"/>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7"/>
      </w:tblGrid>
      <w:tr w:rsidR="006A5301" w14:paraId="5A4CE33F" w14:textId="77777777" w:rsidTr="00D1469F">
        <w:trPr>
          <w:trHeight w:val="3104"/>
        </w:trPr>
        <w:tc>
          <w:tcPr>
            <w:tcW w:w="8747" w:type="dxa"/>
            <w:tcBorders>
              <w:bottom w:val="single" w:sz="4" w:space="0" w:color="auto"/>
            </w:tcBorders>
          </w:tcPr>
          <w:p w14:paraId="23965BCF" w14:textId="0857D764" w:rsidR="006A5301" w:rsidRDefault="006A5301" w:rsidP="00BA2B04">
            <w:pPr>
              <w:pStyle w:val="ListParagraph"/>
              <w:ind w:left="0"/>
              <w:rPr>
                <w:lang w:val="en-US"/>
              </w:rPr>
            </w:pPr>
            <w:r>
              <w:rPr>
                <w:noProof/>
              </w:rPr>
              <w:drawing>
                <wp:inline distT="0" distB="0" distL="0" distR="0" wp14:anchorId="02F6949A" wp14:editId="63D4E39E">
                  <wp:extent cx="5553207" cy="176513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68734" cy="1770074"/>
                          </a:xfrm>
                          <a:prstGeom prst="rect">
                            <a:avLst/>
                          </a:prstGeom>
                          <a:noFill/>
                          <a:ln>
                            <a:noFill/>
                          </a:ln>
                        </pic:spPr>
                      </pic:pic>
                    </a:graphicData>
                  </a:graphic>
                </wp:inline>
              </w:drawing>
            </w:r>
          </w:p>
        </w:tc>
      </w:tr>
      <w:tr w:rsidR="00C60BA4" w14:paraId="59CD6A7A" w14:textId="77777777" w:rsidTr="00D1469F">
        <w:trPr>
          <w:trHeight w:val="3104"/>
        </w:trPr>
        <w:tc>
          <w:tcPr>
            <w:tcW w:w="8747" w:type="dxa"/>
            <w:tcBorders>
              <w:top w:val="single" w:sz="4" w:space="0" w:color="auto"/>
              <w:left w:val="single" w:sz="4" w:space="0" w:color="auto"/>
              <w:bottom w:val="single" w:sz="4" w:space="0" w:color="auto"/>
              <w:right w:val="single" w:sz="4" w:space="0" w:color="auto"/>
            </w:tcBorders>
          </w:tcPr>
          <w:p w14:paraId="56F2484B" w14:textId="77777777" w:rsidR="00C60BA4" w:rsidRDefault="00C60BA4" w:rsidP="00BA2B04">
            <w:pPr>
              <w:pStyle w:val="ListParagraph"/>
              <w:ind w:left="0"/>
              <w:rPr>
                <w:noProof/>
              </w:rPr>
            </w:pPr>
          </w:p>
          <w:tbl>
            <w:tblPr>
              <w:tblStyle w:val="TableGrid"/>
              <w:tblW w:w="93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8"/>
            </w:tblGrid>
            <w:tr w:rsidR="00C60BA4" w14:paraId="20EEA13E" w14:textId="77777777" w:rsidTr="00D1469F">
              <w:trPr>
                <w:trHeight w:val="4793"/>
              </w:trPr>
              <w:tc>
                <w:tcPr>
                  <w:tcW w:w="9328" w:type="dxa"/>
                </w:tcPr>
                <w:p w14:paraId="713FE0C4" w14:textId="781DCFF7" w:rsidR="00C64687" w:rsidRPr="009836A8" w:rsidRDefault="00C64687" w:rsidP="006D3896">
                  <w:pPr>
                    <w:rPr>
                      <w:noProof/>
                      <w:sz w:val="24"/>
                      <w:szCs w:val="24"/>
                    </w:rPr>
                  </w:pPr>
                  <w:r w:rsidRPr="006B5D83">
                    <w:rPr>
                      <w:sz w:val="24"/>
                      <w:szCs w:val="24"/>
                      <w:lang w:val="en-US"/>
                    </w:rPr>
                    <w:t xml:space="preserve">1.5 m </w:t>
                  </w:r>
                  <w:r w:rsidRPr="00574984">
                    <w:rPr>
                      <w:lang w:val="en-US"/>
                    </w:rPr>
                    <w:sym w:font="Wingdings 2" w:char="F0CD"/>
                  </w:r>
                  <w:r w:rsidRPr="006B5D83">
                    <w:rPr>
                      <w:sz w:val="24"/>
                      <w:szCs w:val="24"/>
                      <w:lang w:val="en-US"/>
                    </w:rPr>
                    <w:t xml:space="preserve"> 1.5 m </w:t>
                  </w:r>
                  <w:r w:rsidRPr="00574984">
                    <w:rPr>
                      <w:lang w:val="en-US"/>
                    </w:rPr>
                    <w:sym w:font="Wingdings 2" w:char="F0CD"/>
                  </w:r>
                  <w:r w:rsidRPr="006B5D83">
                    <w:rPr>
                      <w:sz w:val="24"/>
                      <w:szCs w:val="24"/>
                      <w:lang w:val="en-US"/>
                    </w:rPr>
                    <w:t>1.5 m.</w:t>
                  </w:r>
                  <w:r w:rsidR="00897C39" w:rsidRPr="006B5D83">
                    <w:rPr>
                      <w:sz w:val="24"/>
                      <w:szCs w:val="24"/>
                      <w:lang w:val="en-US"/>
                    </w:rPr>
                    <w:t xml:space="preserve"> </w:t>
                  </w:r>
                  <w:r w:rsidR="009836A8" w:rsidRPr="009836A8">
                    <w:rPr>
                      <w:noProof/>
                      <w:sz w:val="24"/>
                      <w:szCs w:val="24"/>
                    </w:rPr>
                    <w:t>Inlet velocity is 20.71 m/s</w:t>
                  </w:r>
                  <w:r w:rsidR="006D3896">
                    <w:rPr>
                      <w:noProof/>
                      <w:sz w:val="24"/>
                      <w:szCs w:val="24"/>
                    </w:rPr>
                    <w:t>.</w:t>
                  </w:r>
                </w:p>
                <w:p w14:paraId="34FE7581" w14:textId="1106802D" w:rsidR="00C60BA4" w:rsidRDefault="00D1469F" w:rsidP="00BA2B04">
                  <w:pPr>
                    <w:pStyle w:val="ListParagraph"/>
                    <w:ind w:left="0"/>
                    <w:rPr>
                      <w:noProof/>
                    </w:rPr>
                  </w:pPr>
                  <w:r>
                    <w:rPr>
                      <w:noProof/>
                    </w:rPr>
                    <w:drawing>
                      <wp:inline distT="0" distB="0" distL="0" distR="0" wp14:anchorId="58B4E364" wp14:editId="049CD733">
                        <wp:extent cx="5040774" cy="2391380"/>
                        <wp:effectExtent l="0" t="0" r="762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7192" cy="2394425"/>
                                </a:xfrm>
                                <a:prstGeom prst="rect">
                                  <a:avLst/>
                                </a:prstGeom>
                                <a:noFill/>
                                <a:ln>
                                  <a:noFill/>
                                </a:ln>
                              </pic:spPr>
                            </pic:pic>
                          </a:graphicData>
                        </a:graphic>
                      </wp:inline>
                    </w:drawing>
                  </w:r>
                </w:p>
              </w:tc>
            </w:tr>
          </w:tbl>
          <w:p w14:paraId="22B02022" w14:textId="387AB804" w:rsidR="00C60BA4" w:rsidRDefault="00C60BA4" w:rsidP="00BA2B04">
            <w:pPr>
              <w:pStyle w:val="ListParagraph"/>
              <w:ind w:left="0"/>
              <w:rPr>
                <w:noProof/>
              </w:rPr>
            </w:pPr>
          </w:p>
        </w:tc>
      </w:tr>
    </w:tbl>
    <w:p w14:paraId="53E77438" w14:textId="77777777" w:rsidR="00574984" w:rsidRPr="00574984" w:rsidRDefault="00574984" w:rsidP="005F6808">
      <w:pPr>
        <w:rPr>
          <w:sz w:val="24"/>
          <w:szCs w:val="24"/>
          <w:lang w:val="en-US"/>
        </w:rPr>
      </w:pPr>
    </w:p>
    <w:p w14:paraId="64277C73" w14:textId="11DF159E" w:rsidR="005F6808" w:rsidRPr="00574984" w:rsidRDefault="00FE3C4F" w:rsidP="005F6808">
      <w:pPr>
        <w:rPr>
          <w:b/>
          <w:bCs/>
          <w:sz w:val="24"/>
          <w:szCs w:val="24"/>
          <w:lang w:val="en-US"/>
        </w:rPr>
      </w:pPr>
      <w:r>
        <w:rPr>
          <w:b/>
          <w:bCs/>
          <w:sz w:val="24"/>
          <w:szCs w:val="24"/>
          <w:lang w:val="en-US"/>
        </w:rPr>
        <w:t>At</w:t>
      </w:r>
      <w:r w:rsidR="005F6808" w:rsidRPr="00574984">
        <w:rPr>
          <w:b/>
          <w:bCs/>
          <w:sz w:val="24"/>
          <w:szCs w:val="24"/>
          <w:lang w:val="en-US"/>
        </w:rPr>
        <w:t xml:space="preserve"> X=-</w:t>
      </w:r>
      <w:r w:rsidR="00143C6E">
        <w:rPr>
          <w:b/>
          <w:bCs/>
          <w:sz w:val="24"/>
          <w:szCs w:val="24"/>
          <w:lang w:val="en-US"/>
        </w:rPr>
        <w:t>4</w:t>
      </w:r>
      <w:r w:rsidR="00D1469F">
        <w:rPr>
          <w:b/>
          <w:bCs/>
          <w:sz w:val="24"/>
          <w:szCs w:val="24"/>
          <w:lang w:val="en-US"/>
        </w:rPr>
        <w:t>5</w:t>
      </w:r>
      <w:r w:rsidR="006B5D83">
        <w:rPr>
          <w:b/>
          <w:bCs/>
          <w:sz w:val="24"/>
          <w:szCs w:val="24"/>
          <w:lang w:val="en-US"/>
        </w:rPr>
        <w:t xml:space="preserve"> </w:t>
      </w:r>
      <w:r w:rsidR="005F6808" w:rsidRPr="00574984">
        <w:rPr>
          <w:b/>
          <w:bCs/>
          <w:sz w:val="24"/>
          <w:szCs w:val="24"/>
          <w:lang w:val="en-US"/>
        </w:rPr>
        <w:t xml:space="preserve">m </w:t>
      </w:r>
      <w:r>
        <w:rPr>
          <w:b/>
          <w:bCs/>
          <w:sz w:val="24"/>
          <w:szCs w:val="24"/>
          <w:lang w:val="en-US"/>
        </w:rPr>
        <w:t xml:space="preserve">distance </w:t>
      </w:r>
      <w:r w:rsidR="005F6808" w:rsidRPr="00574984">
        <w:rPr>
          <w:b/>
          <w:bCs/>
          <w:sz w:val="24"/>
          <w:szCs w:val="24"/>
          <w:lang w:val="en-US"/>
        </w:rPr>
        <w:t>U</w:t>
      </w:r>
      <w:r>
        <w:rPr>
          <w:b/>
          <w:bCs/>
          <w:sz w:val="24"/>
          <w:szCs w:val="24"/>
          <w:vertAlign w:val="subscript"/>
          <w:lang w:val="en-US"/>
        </w:rPr>
        <w:t xml:space="preserve">10 </w:t>
      </w:r>
      <w:r w:rsidR="005F6808" w:rsidRPr="00574984">
        <w:rPr>
          <w:b/>
          <w:bCs/>
          <w:sz w:val="24"/>
          <w:szCs w:val="24"/>
          <w:lang w:val="en-US"/>
        </w:rPr>
        <w:t>=19.4</w:t>
      </w:r>
      <w:r w:rsidR="00D1469F">
        <w:rPr>
          <w:b/>
          <w:bCs/>
          <w:sz w:val="24"/>
          <w:szCs w:val="24"/>
          <w:lang w:val="en-US"/>
        </w:rPr>
        <w:t>613</w:t>
      </w:r>
      <w:r w:rsidR="005F6808" w:rsidRPr="00574984">
        <w:rPr>
          <w:b/>
          <w:bCs/>
          <w:sz w:val="24"/>
          <w:szCs w:val="24"/>
          <w:lang w:val="en-US"/>
        </w:rPr>
        <w:t xml:space="preserve"> m/s</w:t>
      </w:r>
      <w:r w:rsidR="00574984" w:rsidRPr="00574984">
        <w:rPr>
          <w:b/>
          <w:bCs/>
          <w:sz w:val="24"/>
          <w:szCs w:val="24"/>
          <w:lang w:val="en-US"/>
        </w:rPr>
        <w:t>. Requirement is 19.44 m/s.</w:t>
      </w:r>
    </w:p>
    <w:p w14:paraId="34CEF114" w14:textId="77777777" w:rsidR="00574984" w:rsidRDefault="00574984" w:rsidP="005F6808">
      <w:pPr>
        <w:rPr>
          <w:lang w:val="en-US"/>
        </w:rPr>
      </w:pPr>
    </w:p>
    <w:p w14:paraId="2373F8E8" w14:textId="3320AE7B" w:rsidR="00574984" w:rsidRPr="00D1469F" w:rsidRDefault="00574984" w:rsidP="00D1469F">
      <w:pPr>
        <w:rPr>
          <w:lang w:val="en-US"/>
        </w:rPr>
      </w:pPr>
    </w:p>
    <w:p w14:paraId="07D26221" w14:textId="2D0B3D5E" w:rsidR="00574984" w:rsidRDefault="00574984" w:rsidP="00BA2B04">
      <w:pPr>
        <w:pStyle w:val="ListParagraph"/>
        <w:rPr>
          <w:lang w:val="en-US"/>
        </w:rPr>
      </w:pPr>
    </w:p>
    <w:p w14:paraId="233E0D87" w14:textId="1B5B8F4D" w:rsidR="00574984" w:rsidRDefault="00574984" w:rsidP="00BA2B04">
      <w:pPr>
        <w:pStyle w:val="ListParagraph"/>
        <w:rPr>
          <w:lang w:val="en-US"/>
        </w:rPr>
      </w:pPr>
    </w:p>
    <w:p w14:paraId="229539D1" w14:textId="51D7CD48" w:rsidR="00E64D24" w:rsidRDefault="00E64D24" w:rsidP="00BA2B04">
      <w:pPr>
        <w:pStyle w:val="ListParagraph"/>
        <w:rPr>
          <w:lang w:val="en-US"/>
        </w:rPr>
      </w:pPr>
    </w:p>
    <w:p w14:paraId="5EEB3280" w14:textId="7FFD2F30" w:rsidR="00E64D24" w:rsidRDefault="00E64D24" w:rsidP="00BA2B04">
      <w:pPr>
        <w:pStyle w:val="ListParagraph"/>
        <w:rPr>
          <w:lang w:val="en-US"/>
        </w:rPr>
      </w:pPr>
    </w:p>
    <w:p w14:paraId="2F084AB6" w14:textId="6C26EEC6" w:rsidR="00E64D24" w:rsidRDefault="00E64D24" w:rsidP="00BA2B04">
      <w:pPr>
        <w:pStyle w:val="ListParagraph"/>
        <w:rPr>
          <w:lang w:val="en-US"/>
        </w:rPr>
      </w:pPr>
    </w:p>
    <w:p w14:paraId="2CA306C9" w14:textId="3ECD80A2" w:rsidR="00E64D24" w:rsidRPr="00E64D24" w:rsidRDefault="00E64D24" w:rsidP="00BA2B04">
      <w:pPr>
        <w:pStyle w:val="ListParagraph"/>
        <w:rPr>
          <w:u w:val="single"/>
          <w:lang w:val="en-US"/>
        </w:rPr>
      </w:pPr>
      <w:r>
        <w:rPr>
          <w:noProof/>
        </w:rPr>
        <w:lastRenderedPageBreak/>
        <w:drawing>
          <wp:anchor distT="0" distB="0" distL="114300" distR="114300" simplePos="0" relativeHeight="251658240" behindDoc="0" locked="0" layoutInCell="1" allowOverlap="1" wp14:anchorId="201BE8C4" wp14:editId="1904240B">
            <wp:simplePos x="0" y="0"/>
            <wp:positionH relativeFrom="column">
              <wp:posOffset>-222250</wp:posOffset>
            </wp:positionH>
            <wp:positionV relativeFrom="paragraph">
              <wp:posOffset>342900</wp:posOffset>
            </wp:positionV>
            <wp:extent cx="5731510" cy="2979420"/>
            <wp:effectExtent l="0" t="0" r="2540" b="0"/>
            <wp:wrapThrough wrapText="bothSides">
              <wp:wrapPolygon edited="0">
                <wp:start x="0" y="0"/>
                <wp:lineTo x="0" y="21407"/>
                <wp:lineTo x="21538" y="21407"/>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9794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4D24">
        <w:rPr>
          <w:u w:val="single"/>
          <w:lang w:val="en-US"/>
        </w:rPr>
        <w:t xml:space="preserve">Depth of the </w:t>
      </w:r>
      <w:r w:rsidR="00944F14" w:rsidRPr="00E64D24">
        <w:rPr>
          <w:u w:val="single"/>
          <w:lang w:val="en-US"/>
        </w:rPr>
        <w:t>Fireline</w:t>
      </w:r>
    </w:p>
    <w:p w14:paraId="12600AF9" w14:textId="30BFA67D" w:rsidR="00E64D24" w:rsidRDefault="00E64D24" w:rsidP="00BA2B04">
      <w:pPr>
        <w:pStyle w:val="ListParagraph"/>
        <w:rPr>
          <w:lang w:val="en-US"/>
        </w:rPr>
      </w:pPr>
    </w:p>
    <w:p w14:paraId="5A2E9D37" w14:textId="1EDCB4BE" w:rsidR="003A0EEC" w:rsidRDefault="003A0EEC" w:rsidP="003A0EEC">
      <w:pPr>
        <w:pStyle w:val="ListParagraph"/>
        <w:rPr>
          <w:lang w:val="en-US"/>
        </w:rPr>
      </w:pPr>
      <w:r>
        <w:rPr>
          <w:lang w:val="en-US"/>
        </w:rPr>
        <w:t xml:space="preserve">According to Alexander et al </w:t>
      </w:r>
      <w:r>
        <w:rPr>
          <w:lang w:val="en-US"/>
        </w:rPr>
        <w:fldChar w:fldCharType="begin"/>
      </w:r>
      <w:r>
        <w:rPr>
          <w:lang w:val="en-US"/>
        </w:rPr>
        <w:instrText xml:space="preserve"> ADDIN EN.CITE &lt;EndNote&gt;&lt;Cite&gt;&lt;Author&gt;Alexander&lt;/Author&gt;&lt;Year&gt;2012&lt;/Year&gt;&lt;RecNum&gt;90&lt;/RecNum&gt;&lt;DisplayText&gt;[1]&lt;/DisplayText&gt;&lt;record&gt;&lt;rec-number&gt;90&lt;/rec-number&gt;&lt;foreign-keys&gt;&lt;key app="EN" db-id="e0szdsv0m2xrekee2e85spd1rxxdfrfzaxx5" timestamp="1620042425"&gt;90&lt;/key&gt;&lt;/foreign-keys&gt;&lt;ref-type name="Journal Article"&gt;17&lt;/ref-type&gt;&lt;contributors&gt;&lt;authors&gt;&lt;author&gt;Alexander, Martin E&lt;/author&gt;&lt;author&gt;Cruz, Miguel G %J International Journal of Wildland Fire&lt;/author&gt;&lt;/authors&gt;&lt;/contributors&gt;&lt;titles&gt;&lt;title&gt;Interdependencies between flame length and fireline intensity in predicting crown fire initiation and crown scorch height&lt;/title&gt;&lt;/titles&gt;&lt;pages&gt;95-113&lt;/pages&gt;&lt;volume&gt;21&lt;/volume&gt;&lt;number&gt;2&lt;/number&gt;&lt;dates&gt;&lt;year&gt;2012&lt;/year&gt;&lt;/dates&gt;&lt;isbn&gt;1448-5516&lt;/isbn&gt;&lt;urls&gt;&lt;/urls&gt;&lt;/record&gt;&lt;/Cite&gt;&lt;/EndNote&gt;</w:instrText>
      </w:r>
      <w:r>
        <w:rPr>
          <w:lang w:val="en-US"/>
        </w:rPr>
        <w:fldChar w:fldCharType="separate"/>
      </w:r>
      <w:r>
        <w:rPr>
          <w:noProof/>
          <w:lang w:val="en-US"/>
        </w:rPr>
        <w:t>[1]</w:t>
      </w:r>
      <w:r>
        <w:rPr>
          <w:lang w:val="en-US"/>
        </w:rPr>
        <w:fldChar w:fldCharType="end"/>
      </w:r>
      <w:r>
        <w:rPr>
          <w:lang w:val="en-US"/>
        </w:rPr>
        <w:t xml:space="preserve">, </w:t>
      </w:r>
      <w:r w:rsidRPr="003A0EEC">
        <w:rPr>
          <w:lang w:val="en-US"/>
        </w:rPr>
        <w:t>Flame depth</w:t>
      </w:r>
      <w:r>
        <w:rPr>
          <w:lang w:val="en-US"/>
        </w:rPr>
        <w:t>:</w:t>
      </w:r>
    </w:p>
    <w:p w14:paraId="140EADB9" w14:textId="122B5DBD" w:rsidR="003A0EEC" w:rsidRDefault="003A0EEC" w:rsidP="003A0EEC">
      <w:pPr>
        <w:pStyle w:val="ListParagraph"/>
        <w:rPr>
          <w:lang w:val="en-US"/>
        </w:rPr>
      </w:pPr>
    </w:p>
    <w:p w14:paraId="44AA55CE" w14:textId="5B375AE8" w:rsidR="003A0EEC" w:rsidRPr="000D36B4" w:rsidRDefault="003A0EEC" w:rsidP="000D36B4">
      <w:pPr>
        <w:pStyle w:val="ListParagraph"/>
        <w:jc w:val="center"/>
        <w:rPr>
          <w:b/>
          <w:bCs/>
          <w:sz w:val="28"/>
          <w:szCs w:val="28"/>
          <w:lang w:val="en-US"/>
        </w:rPr>
      </w:pPr>
      <w:r w:rsidRPr="000D36B4">
        <w:rPr>
          <w:b/>
          <w:bCs/>
          <w:sz w:val="28"/>
          <w:szCs w:val="28"/>
          <w:lang w:val="en-US"/>
        </w:rPr>
        <w:t>D= r.t</w:t>
      </w:r>
      <w:r w:rsidRPr="000D36B4">
        <w:rPr>
          <w:b/>
          <w:bCs/>
          <w:sz w:val="28"/>
          <w:szCs w:val="28"/>
          <w:vertAlign w:val="subscript"/>
          <w:lang w:val="en-US"/>
        </w:rPr>
        <w:t>r</w:t>
      </w:r>
    </w:p>
    <w:p w14:paraId="261A99DD" w14:textId="48EB5EFF" w:rsidR="00A615F4" w:rsidRPr="00A615F4" w:rsidRDefault="003A0EEC" w:rsidP="00A615F4">
      <w:pPr>
        <w:pStyle w:val="ListParagraph"/>
        <w:jc w:val="both"/>
        <w:rPr>
          <w:lang w:val="en-US"/>
        </w:rPr>
      </w:pPr>
      <w:r>
        <w:rPr>
          <w:lang w:val="en-US"/>
        </w:rPr>
        <w:t>Where r is rate of spread and t</w:t>
      </w:r>
      <w:r>
        <w:rPr>
          <w:vertAlign w:val="subscript"/>
          <w:lang w:val="en-US"/>
        </w:rPr>
        <w:t>r</w:t>
      </w:r>
      <w:r>
        <w:rPr>
          <w:lang w:val="en-US"/>
        </w:rPr>
        <w:t xml:space="preserve"> is residence time.</w:t>
      </w:r>
      <w:r w:rsidR="00A615F4">
        <w:rPr>
          <w:lang w:val="en-US"/>
        </w:rPr>
        <w:t xml:space="preserve"> As per Wotton et al </w:t>
      </w:r>
      <w:r w:rsidR="00A615F4">
        <w:rPr>
          <w:lang w:val="en-US"/>
        </w:rPr>
        <w:fldChar w:fldCharType="begin"/>
      </w:r>
      <w:r w:rsidR="00A615F4">
        <w:rPr>
          <w:lang w:val="en-US"/>
        </w:rPr>
        <w:instrText xml:space="preserve"> ADDIN EN.CITE &lt;EndNote&gt;&lt;Cite&gt;&lt;Author&gt;Wotton&lt;/Author&gt;&lt;Year&gt;2012&lt;/Year&gt;&lt;RecNum&gt;91&lt;/RecNum&gt;&lt;DisplayText&gt;[2]&lt;/DisplayText&gt;&lt;record&gt;&lt;rec-number&gt;91&lt;/rec-number&gt;&lt;foreign-keys&gt;&lt;key app="EN" db-id="e0szdsv0m2xrekee2e85spd1rxxdfrfzaxx5" timestamp="1620043549"&gt;91&lt;/key&gt;&lt;/foreign-keys&gt;&lt;ref-type name="Journal Article"&gt;17&lt;/ref-type&gt;&lt;contributors&gt;&lt;authors&gt;&lt;author&gt;Wotton, B Mike&lt;/author&gt;&lt;author&gt;Gould, James S&lt;/author&gt;&lt;author&gt;McCaw, W Lachlan&lt;/author&gt;&lt;author&gt;Cheney, N Phillip&lt;/author&gt;&lt;author&gt;Taylor, Stephen W %J International Journal of Wildland Fire&lt;/author&gt;&lt;/authors&gt;&lt;/contributors&gt;&lt;titles&gt;&lt;title&gt;Flame temperature and residence time of fires in dry eucalypt forest&lt;/title&gt;&lt;/titles&gt;&lt;pages&gt;270-281&lt;/pages&gt;&lt;volume&gt;21&lt;/volume&gt;&lt;number&gt;3&lt;/number&gt;&lt;dates&gt;&lt;year&gt;2012&lt;/year&gt;&lt;/dates&gt;&lt;isbn&gt;1448-5516&lt;/isbn&gt;&lt;urls&gt;&lt;/urls&gt;&lt;/record&gt;&lt;/Cite&gt;&lt;/EndNote&gt;</w:instrText>
      </w:r>
      <w:r w:rsidR="00A615F4">
        <w:rPr>
          <w:lang w:val="en-US"/>
        </w:rPr>
        <w:fldChar w:fldCharType="separate"/>
      </w:r>
      <w:r w:rsidR="00A615F4">
        <w:rPr>
          <w:noProof/>
          <w:lang w:val="en-US"/>
        </w:rPr>
        <w:t>[2]</w:t>
      </w:r>
      <w:r w:rsidR="00A615F4">
        <w:rPr>
          <w:lang w:val="en-US"/>
        </w:rPr>
        <w:fldChar w:fldCharType="end"/>
      </w:r>
      <w:r w:rsidR="00A615F4">
        <w:rPr>
          <w:lang w:val="en-US"/>
        </w:rPr>
        <w:t xml:space="preserve">, </w:t>
      </w:r>
      <w:r w:rsidR="00A615F4" w:rsidRPr="00A615F4">
        <w:rPr>
          <w:rFonts w:cstheme="minorHAnsi"/>
        </w:rPr>
        <w:t>Average flame</w:t>
      </w:r>
      <w:r w:rsidR="00A615F4">
        <w:rPr>
          <w:rFonts w:cstheme="minorHAnsi"/>
        </w:rPr>
        <w:t xml:space="preserve"> </w:t>
      </w:r>
      <w:r w:rsidR="00A615F4" w:rsidRPr="00A615F4">
        <w:rPr>
          <w:rFonts w:cstheme="minorHAnsi"/>
        </w:rPr>
        <w:t xml:space="preserve">front residence time for eucalypt forest fuels was </w:t>
      </w:r>
      <w:r w:rsidR="00A615F4" w:rsidRPr="00A615F4">
        <w:rPr>
          <w:rFonts w:cstheme="minorHAnsi"/>
          <w:b/>
          <w:bCs/>
        </w:rPr>
        <w:t>37 s</w:t>
      </w:r>
      <w:r w:rsidR="00A615F4" w:rsidRPr="00A615F4">
        <w:rPr>
          <w:rFonts w:cstheme="minorHAnsi"/>
        </w:rPr>
        <w:t xml:space="preserve"> and did not vary significantly with fine fuel moisture, fuel quantity or bulk density.</w:t>
      </w:r>
    </w:p>
    <w:p w14:paraId="391C3938" w14:textId="0ACBF00A" w:rsidR="00E64D24" w:rsidRDefault="00E64D24" w:rsidP="00BA2B04">
      <w:pPr>
        <w:pStyle w:val="ListParagraph"/>
        <w:rPr>
          <w:lang w:val="en-US"/>
        </w:rPr>
      </w:pPr>
    </w:p>
    <w:tbl>
      <w:tblPr>
        <w:tblStyle w:val="TableGrid"/>
        <w:tblW w:w="0" w:type="auto"/>
        <w:tblInd w:w="720" w:type="dxa"/>
        <w:tblLook w:val="04A0" w:firstRow="1" w:lastRow="0" w:firstColumn="1" w:lastColumn="0" w:noHBand="0" w:noVBand="1"/>
      </w:tblPr>
      <w:tblGrid>
        <w:gridCol w:w="1659"/>
        <w:gridCol w:w="1659"/>
        <w:gridCol w:w="1659"/>
        <w:gridCol w:w="1659"/>
        <w:gridCol w:w="1660"/>
      </w:tblGrid>
      <w:tr w:rsidR="00A615F4" w14:paraId="1503FFFC" w14:textId="77777777" w:rsidTr="00A615F4">
        <w:tc>
          <w:tcPr>
            <w:tcW w:w="1659" w:type="dxa"/>
            <w:vMerge w:val="restart"/>
          </w:tcPr>
          <w:p w14:paraId="4B26897E" w14:textId="06447795" w:rsidR="00A615F4" w:rsidRDefault="00A615F4" w:rsidP="00BA2B04">
            <w:pPr>
              <w:pStyle w:val="ListParagraph"/>
              <w:ind w:left="0"/>
              <w:rPr>
                <w:lang w:val="en-US"/>
              </w:rPr>
            </w:pPr>
            <w:r>
              <w:rPr>
                <w:lang w:val="en-US"/>
              </w:rPr>
              <w:t>Vegetation classification</w:t>
            </w:r>
          </w:p>
        </w:tc>
        <w:tc>
          <w:tcPr>
            <w:tcW w:w="3318" w:type="dxa"/>
            <w:gridSpan w:val="2"/>
          </w:tcPr>
          <w:p w14:paraId="56DC7851" w14:textId="41708738" w:rsidR="00A615F4" w:rsidRDefault="00A615F4" w:rsidP="00BA2B04">
            <w:pPr>
              <w:pStyle w:val="ListParagraph"/>
              <w:ind w:left="0"/>
              <w:rPr>
                <w:lang w:val="en-US"/>
              </w:rPr>
            </w:pPr>
            <w:r>
              <w:rPr>
                <w:lang w:val="en-US"/>
              </w:rPr>
              <w:t>ROS</w:t>
            </w:r>
          </w:p>
        </w:tc>
        <w:tc>
          <w:tcPr>
            <w:tcW w:w="1659" w:type="dxa"/>
            <w:vMerge w:val="restart"/>
          </w:tcPr>
          <w:p w14:paraId="6300AED0" w14:textId="6378E8F5" w:rsidR="00A615F4" w:rsidRPr="00A615F4" w:rsidRDefault="00A615F4" w:rsidP="00BA2B04">
            <w:pPr>
              <w:pStyle w:val="ListParagraph"/>
              <w:ind w:left="0"/>
              <w:rPr>
                <w:lang w:val="en-US"/>
              </w:rPr>
            </w:pPr>
            <w:r>
              <w:rPr>
                <w:lang w:val="en-US"/>
              </w:rPr>
              <w:t>t</w:t>
            </w:r>
            <w:r>
              <w:rPr>
                <w:vertAlign w:val="subscript"/>
                <w:lang w:val="en-US"/>
              </w:rPr>
              <w:t>r</w:t>
            </w:r>
          </w:p>
        </w:tc>
        <w:tc>
          <w:tcPr>
            <w:tcW w:w="1660" w:type="dxa"/>
            <w:vMerge w:val="restart"/>
          </w:tcPr>
          <w:p w14:paraId="02E2C743" w14:textId="77777777" w:rsidR="00A615F4" w:rsidRDefault="00A615F4" w:rsidP="00BA2B04">
            <w:pPr>
              <w:pStyle w:val="ListParagraph"/>
              <w:ind w:left="0"/>
              <w:rPr>
                <w:lang w:val="en-US"/>
              </w:rPr>
            </w:pPr>
            <w:r>
              <w:rPr>
                <w:lang w:val="en-US"/>
              </w:rPr>
              <w:t>Flame depth</w:t>
            </w:r>
          </w:p>
          <w:p w14:paraId="2C3F5747" w14:textId="3066E8A1" w:rsidR="000F3C5D" w:rsidRDefault="000F3C5D" w:rsidP="00BA2B04">
            <w:pPr>
              <w:pStyle w:val="ListParagraph"/>
              <w:ind w:left="0"/>
              <w:rPr>
                <w:lang w:val="en-US"/>
              </w:rPr>
            </w:pPr>
            <w:r>
              <w:rPr>
                <w:lang w:val="en-US"/>
              </w:rPr>
              <w:t>(m)</w:t>
            </w:r>
          </w:p>
        </w:tc>
      </w:tr>
      <w:tr w:rsidR="00A615F4" w14:paraId="43BC1D53" w14:textId="77777777" w:rsidTr="00A615F4">
        <w:tc>
          <w:tcPr>
            <w:tcW w:w="1659" w:type="dxa"/>
            <w:vMerge/>
          </w:tcPr>
          <w:p w14:paraId="55801B12" w14:textId="77777777" w:rsidR="00A615F4" w:rsidRDefault="00A615F4" w:rsidP="00BA2B04">
            <w:pPr>
              <w:pStyle w:val="ListParagraph"/>
              <w:ind w:left="0"/>
              <w:rPr>
                <w:lang w:val="en-US"/>
              </w:rPr>
            </w:pPr>
          </w:p>
        </w:tc>
        <w:tc>
          <w:tcPr>
            <w:tcW w:w="1659" w:type="dxa"/>
          </w:tcPr>
          <w:p w14:paraId="2E9B680B" w14:textId="74F67107" w:rsidR="00A615F4" w:rsidRDefault="00A615F4" w:rsidP="00BA2B04">
            <w:pPr>
              <w:pStyle w:val="ListParagraph"/>
              <w:ind w:left="0"/>
              <w:rPr>
                <w:lang w:val="en-US"/>
              </w:rPr>
            </w:pPr>
            <w:r>
              <w:rPr>
                <w:lang w:val="en-US"/>
              </w:rPr>
              <w:t>Km/h</w:t>
            </w:r>
          </w:p>
        </w:tc>
        <w:tc>
          <w:tcPr>
            <w:tcW w:w="1659" w:type="dxa"/>
          </w:tcPr>
          <w:p w14:paraId="1AF3340E" w14:textId="5A4F831F" w:rsidR="00A615F4" w:rsidRDefault="00A615F4" w:rsidP="00BA2B04">
            <w:pPr>
              <w:pStyle w:val="ListParagraph"/>
              <w:ind w:left="0"/>
              <w:rPr>
                <w:lang w:val="en-US"/>
              </w:rPr>
            </w:pPr>
            <w:r>
              <w:rPr>
                <w:lang w:val="en-US"/>
              </w:rPr>
              <w:t>m/s</w:t>
            </w:r>
          </w:p>
        </w:tc>
        <w:tc>
          <w:tcPr>
            <w:tcW w:w="1659" w:type="dxa"/>
            <w:vMerge/>
          </w:tcPr>
          <w:p w14:paraId="7F20D08D" w14:textId="77777777" w:rsidR="00A615F4" w:rsidRDefault="00A615F4" w:rsidP="00BA2B04">
            <w:pPr>
              <w:pStyle w:val="ListParagraph"/>
              <w:ind w:left="0"/>
              <w:rPr>
                <w:lang w:val="en-US"/>
              </w:rPr>
            </w:pPr>
          </w:p>
        </w:tc>
        <w:tc>
          <w:tcPr>
            <w:tcW w:w="1660" w:type="dxa"/>
            <w:vMerge/>
          </w:tcPr>
          <w:p w14:paraId="28EDBEC4" w14:textId="77777777" w:rsidR="00A615F4" w:rsidRDefault="00A615F4" w:rsidP="00BA2B04">
            <w:pPr>
              <w:pStyle w:val="ListParagraph"/>
              <w:ind w:left="0"/>
              <w:rPr>
                <w:lang w:val="en-US"/>
              </w:rPr>
            </w:pPr>
          </w:p>
        </w:tc>
      </w:tr>
      <w:tr w:rsidR="00A615F4" w14:paraId="66AB5AD0" w14:textId="77777777" w:rsidTr="00A615F4">
        <w:tc>
          <w:tcPr>
            <w:tcW w:w="1659" w:type="dxa"/>
            <w:vMerge w:val="restart"/>
          </w:tcPr>
          <w:p w14:paraId="25732009" w14:textId="77777777" w:rsidR="00A615F4" w:rsidRDefault="00A615F4" w:rsidP="00BA2B04">
            <w:pPr>
              <w:pStyle w:val="ListParagraph"/>
              <w:ind w:left="0"/>
              <w:rPr>
                <w:lang w:val="en-US"/>
              </w:rPr>
            </w:pPr>
          </w:p>
          <w:p w14:paraId="22BDD4DE" w14:textId="4F770E79" w:rsidR="00A615F4" w:rsidRPr="00163609" w:rsidRDefault="00A615F4" w:rsidP="00A615F4">
            <w:pPr>
              <w:pStyle w:val="ListParagraph"/>
              <w:ind w:left="0"/>
              <w:jc w:val="center"/>
              <w:rPr>
                <w:b/>
                <w:bCs/>
                <w:lang w:val="en-US"/>
              </w:rPr>
            </w:pPr>
            <w:r w:rsidRPr="00163609">
              <w:rPr>
                <w:b/>
                <w:bCs/>
                <w:lang w:val="en-US"/>
              </w:rPr>
              <w:t>Forest</w:t>
            </w:r>
          </w:p>
        </w:tc>
        <w:tc>
          <w:tcPr>
            <w:tcW w:w="1659" w:type="dxa"/>
          </w:tcPr>
          <w:p w14:paraId="679C08B6" w14:textId="54A9C731" w:rsidR="00A615F4" w:rsidRPr="00163609" w:rsidRDefault="00A615F4" w:rsidP="00BA2B04">
            <w:pPr>
              <w:pStyle w:val="ListParagraph"/>
              <w:ind w:left="0"/>
              <w:rPr>
                <w:b/>
                <w:bCs/>
                <w:lang w:val="en-US"/>
              </w:rPr>
            </w:pPr>
            <w:r w:rsidRPr="00163609">
              <w:rPr>
                <w:b/>
                <w:bCs/>
                <w:lang w:val="en-US"/>
              </w:rPr>
              <w:t>1.493</w:t>
            </w:r>
          </w:p>
        </w:tc>
        <w:tc>
          <w:tcPr>
            <w:tcW w:w="1659" w:type="dxa"/>
          </w:tcPr>
          <w:p w14:paraId="68071391" w14:textId="0B1E1319" w:rsidR="00A615F4" w:rsidRPr="00163609" w:rsidRDefault="00A615F4" w:rsidP="00BA2B04">
            <w:pPr>
              <w:pStyle w:val="ListParagraph"/>
              <w:ind w:left="0"/>
              <w:rPr>
                <w:b/>
                <w:bCs/>
                <w:lang w:val="en-US"/>
              </w:rPr>
            </w:pPr>
            <w:r w:rsidRPr="00163609">
              <w:rPr>
                <w:b/>
                <w:bCs/>
                <w:lang w:val="en-US"/>
              </w:rPr>
              <w:t>0.414</w:t>
            </w:r>
          </w:p>
        </w:tc>
        <w:tc>
          <w:tcPr>
            <w:tcW w:w="1659" w:type="dxa"/>
          </w:tcPr>
          <w:p w14:paraId="72869FA1" w14:textId="45F5F53B" w:rsidR="00A615F4" w:rsidRPr="00163609" w:rsidRDefault="00A615F4" w:rsidP="00BA2B04">
            <w:pPr>
              <w:pStyle w:val="ListParagraph"/>
              <w:ind w:left="0"/>
              <w:rPr>
                <w:b/>
                <w:bCs/>
                <w:lang w:val="en-US"/>
              </w:rPr>
            </w:pPr>
            <w:r w:rsidRPr="00163609">
              <w:rPr>
                <w:b/>
                <w:bCs/>
                <w:lang w:val="en-US"/>
              </w:rPr>
              <w:t>37</w:t>
            </w:r>
          </w:p>
        </w:tc>
        <w:tc>
          <w:tcPr>
            <w:tcW w:w="1660" w:type="dxa"/>
          </w:tcPr>
          <w:p w14:paraId="31A6CA4B" w14:textId="1E8DE894" w:rsidR="00A615F4" w:rsidRPr="00163609" w:rsidRDefault="000F3C5D" w:rsidP="00BA2B04">
            <w:pPr>
              <w:pStyle w:val="ListParagraph"/>
              <w:ind w:left="0"/>
              <w:rPr>
                <w:b/>
                <w:bCs/>
                <w:lang w:val="en-US"/>
              </w:rPr>
            </w:pPr>
            <w:r w:rsidRPr="00163609">
              <w:rPr>
                <w:b/>
                <w:bCs/>
                <w:lang w:val="en-US"/>
              </w:rPr>
              <w:t>15.3</w:t>
            </w:r>
          </w:p>
        </w:tc>
      </w:tr>
      <w:tr w:rsidR="00A615F4" w14:paraId="38A55CDD" w14:textId="77777777" w:rsidTr="00A615F4">
        <w:tc>
          <w:tcPr>
            <w:tcW w:w="1659" w:type="dxa"/>
            <w:vMerge/>
          </w:tcPr>
          <w:p w14:paraId="56C7C6E9" w14:textId="77777777" w:rsidR="00A615F4" w:rsidRDefault="00A615F4" w:rsidP="00BA2B04">
            <w:pPr>
              <w:pStyle w:val="ListParagraph"/>
              <w:ind w:left="0"/>
              <w:rPr>
                <w:lang w:val="en-US"/>
              </w:rPr>
            </w:pPr>
          </w:p>
        </w:tc>
        <w:tc>
          <w:tcPr>
            <w:tcW w:w="1659" w:type="dxa"/>
          </w:tcPr>
          <w:p w14:paraId="4926C152" w14:textId="1B8E463D" w:rsidR="00A615F4" w:rsidRPr="00163609" w:rsidRDefault="00A615F4" w:rsidP="00BA2B04">
            <w:pPr>
              <w:pStyle w:val="ListParagraph"/>
              <w:ind w:left="0"/>
              <w:rPr>
                <w:b/>
                <w:bCs/>
                <w:lang w:val="en-US"/>
              </w:rPr>
            </w:pPr>
            <w:r w:rsidRPr="00163609">
              <w:rPr>
                <w:b/>
                <w:bCs/>
                <w:lang w:val="en-US"/>
              </w:rPr>
              <w:t>2.384</w:t>
            </w:r>
          </w:p>
        </w:tc>
        <w:tc>
          <w:tcPr>
            <w:tcW w:w="1659" w:type="dxa"/>
          </w:tcPr>
          <w:p w14:paraId="6ED3371C" w14:textId="0F933ABE" w:rsidR="00A615F4" w:rsidRPr="00163609" w:rsidRDefault="00A615F4" w:rsidP="00BA2B04">
            <w:pPr>
              <w:pStyle w:val="ListParagraph"/>
              <w:ind w:left="0"/>
              <w:rPr>
                <w:b/>
                <w:bCs/>
                <w:lang w:val="en-US"/>
              </w:rPr>
            </w:pPr>
            <w:r w:rsidRPr="00163609">
              <w:rPr>
                <w:b/>
                <w:bCs/>
                <w:lang w:val="en-US"/>
              </w:rPr>
              <w:t>0.662</w:t>
            </w:r>
          </w:p>
        </w:tc>
        <w:tc>
          <w:tcPr>
            <w:tcW w:w="1659" w:type="dxa"/>
          </w:tcPr>
          <w:p w14:paraId="37F62296" w14:textId="77F827B6" w:rsidR="00A615F4" w:rsidRPr="00163609" w:rsidRDefault="00A615F4" w:rsidP="00BA2B04">
            <w:pPr>
              <w:pStyle w:val="ListParagraph"/>
              <w:ind w:left="0"/>
              <w:rPr>
                <w:b/>
                <w:bCs/>
                <w:lang w:val="en-US"/>
              </w:rPr>
            </w:pPr>
            <w:r w:rsidRPr="00163609">
              <w:rPr>
                <w:b/>
                <w:bCs/>
                <w:lang w:val="en-US"/>
              </w:rPr>
              <w:t>37</w:t>
            </w:r>
          </w:p>
        </w:tc>
        <w:tc>
          <w:tcPr>
            <w:tcW w:w="1660" w:type="dxa"/>
          </w:tcPr>
          <w:p w14:paraId="7899A03E" w14:textId="7EB1D045" w:rsidR="00A615F4" w:rsidRPr="00163609" w:rsidRDefault="000F3C5D" w:rsidP="00BA2B04">
            <w:pPr>
              <w:pStyle w:val="ListParagraph"/>
              <w:ind w:left="0"/>
              <w:rPr>
                <w:b/>
                <w:bCs/>
                <w:lang w:val="en-US"/>
              </w:rPr>
            </w:pPr>
            <w:r w:rsidRPr="00163609">
              <w:rPr>
                <w:b/>
                <w:bCs/>
                <w:lang w:val="en-US"/>
              </w:rPr>
              <w:t>24.5</w:t>
            </w:r>
          </w:p>
        </w:tc>
      </w:tr>
      <w:tr w:rsidR="00A615F4" w14:paraId="65D909DC" w14:textId="77777777" w:rsidTr="00A615F4">
        <w:tc>
          <w:tcPr>
            <w:tcW w:w="1659" w:type="dxa"/>
            <w:vMerge/>
          </w:tcPr>
          <w:p w14:paraId="3AE86B51" w14:textId="77777777" w:rsidR="00A615F4" w:rsidRDefault="00A615F4" w:rsidP="00BA2B04">
            <w:pPr>
              <w:pStyle w:val="ListParagraph"/>
              <w:ind w:left="0"/>
              <w:rPr>
                <w:lang w:val="en-US"/>
              </w:rPr>
            </w:pPr>
          </w:p>
        </w:tc>
        <w:tc>
          <w:tcPr>
            <w:tcW w:w="1659" w:type="dxa"/>
          </w:tcPr>
          <w:p w14:paraId="0169E4E3" w14:textId="1AAE9ADC" w:rsidR="00A615F4" w:rsidRPr="00163609" w:rsidRDefault="00A615F4" w:rsidP="00BA2B04">
            <w:pPr>
              <w:pStyle w:val="ListParagraph"/>
              <w:ind w:left="0"/>
              <w:rPr>
                <w:b/>
                <w:bCs/>
                <w:lang w:val="en-US"/>
              </w:rPr>
            </w:pPr>
            <w:r w:rsidRPr="00163609">
              <w:rPr>
                <w:b/>
                <w:bCs/>
                <w:lang w:val="en-US"/>
              </w:rPr>
              <w:t>3.013</w:t>
            </w:r>
          </w:p>
        </w:tc>
        <w:tc>
          <w:tcPr>
            <w:tcW w:w="1659" w:type="dxa"/>
          </w:tcPr>
          <w:p w14:paraId="567E7F80" w14:textId="6F27E5CB" w:rsidR="00A615F4" w:rsidRPr="00163609" w:rsidRDefault="00A615F4" w:rsidP="00BA2B04">
            <w:pPr>
              <w:pStyle w:val="ListParagraph"/>
              <w:ind w:left="0"/>
              <w:rPr>
                <w:b/>
                <w:bCs/>
                <w:lang w:val="en-US"/>
              </w:rPr>
            </w:pPr>
            <w:r w:rsidRPr="00163609">
              <w:rPr>
                <w:b/>
                <w:bCs/>
                <w:lang w:val="en-US"/>
              </w:rPr>
              <w:t>0.837</w:t>
            </w:r>
          </w:p>
        </w:tc>
        <w:tc>
          <w:tcPr>
            <w:tcW w:w="1659" w:type="dxa"/>
          </w:tcPr>
          <w:p w14:paraId="4DEE43B1" w14:textId="737B000D" w:rsidR="00A615F4" w:rsidRPr="00163609" w:rsidRDefault="00A615F4" w:rsidP="00BA2B04">
            <w:pPr>
              <w:pStyle w:val="ListParagraph"/>
              <w:ind w:left="0"/>
              <w:rPr>
                <w:b/>
                <w:bCs/>
                <w:lang w:val="en-US"/>
              </w:rPr>
            </w:pPr>
            <w:r w:rsidRPr="00163609">
              <w:rPr>
                <w:b/>
                <w:bCs/>
                <w:lang w:val="en-US"/>
              </w:rPr>
              <w:t>37</w:t>
            </w:r>
          </w:p>
        </w:tc>
        <w:tc>
          <w:tcPr>
            <w:tcW w:w="1660" w:type="dxa"/>
          </w:tcPr>
          <w:p w14:paraId="48A7BBB6" w14:textId="2FE7D29D" w:rsidR="00A615F4" w:rsidRPr="00163609" w:rsidRDefault="000F3C5D" w:rsidP="00BA2B04">
            <w:pPr>
              <w:pStyle w:val="ListParagraph"/>
              <w:ind w:left="0"/>
              <w:rPr>
                <w:b/>
                <w:bCs/>
                <w:lang w:val="en-US"/>
              </w:rPr>
            </w:pPr>
            <w:r w:rsidRPr="00163609">
              <w:rPr>
                <w:b/>
                <w:bCs/>
                <w:lang w:val="en-US"/>
              </w:rPr>
              <w:t>30.9</w:t>
            </w:r>
          </w:p>
        </w:tc>
      </w:tr>
      <w:tr w:rsidR="00A615F4" w14:paraId="49F283AB" w14:textId="77777777" w:rsidTr="00A615F4">
        <w:tc>
          <w:tcPr>
            <w:tcW w:w="1659" w:type="dxa"/>
            <w:vMerge w:val="restart"/>
          </w:tcPr>
          <w:p w14:paraId="4CC7B945" w14:textId="77777777" w:rsidR="00A615F4" w:rsidRDefault="00A615F4" w:rsidP="00A615F4">
            <w:pPr>
              <w:pStyle w:val="ListParagraph"/>
              <w:ind w:left="0"/>
              <w:jc w:val="center"/>
              <w:rPr>
                <w:lang w:val="en-US"/>
              </w:rPr>
            </w:pPr>
          </w:p>
          <w:p w14:paraId="525C2778" w14:textId="4CA0B835" w:rsidR="00A615F4" w:rsidRDefault="00A615F4" w:rsidP="00A615F4">
            <w:pPr>
              <w:pStyle w:val="ListParagraph"/>
              <w:ind w:left="0"/>
              <w:jc w:val="center"/>
              <w:rPr>
                <w:lang w:val="en-US"/>
              </w:rPr>
            </w:pPr>
            <w:r>
              <w:rPr>
                <w:lang w:val="en-US"/>
              </w:rPr>
              <w:t>Scrub</w:t>
            </w:r>
          </w:p>
        </w:tc>
        <w:tc>
          <w:tcPr>
            <w:tcW w:w="1659" w:type="dxa"/>
          </w:tcPr>
          <w:p w14:paraId="34630BAC" w14:textId="6FCAA75A" w:rsidR="00A615F4" w:rsidRDefault="00A615F4" w:rsidP="00BA2B04">
            <w:pPr>
              <w:pStyle w:val="ListParagraph"/>
              <w:ind w:left="0"/>
              <w:rPr>
                <w:lang w:val="en-US"/>
              </w:rPr>
            </w:pPr>
            <w:r>
              <w:rPr>
                <w:lang w:val="en-US"/>
              </w:rPr>
              <w:t>4.555</w:t>
            </w:r>
          </w:p>
        </w:tc>
        <w:tc>
          <w:tcPr>
            <w:tcW w:w="1659" w:type="dxa"/>
          </w:tcPr>
          <w:p w14:paraId="56C3A099" w14:textId="58E9062B" w:rsidR="00A615F4" w:rsidRDefault="00A615F4" w:rsidP="00BA2B04">
            <w:pPr>
              <w:pStyle w:val="ListParagraph"/>
              <w:ind w:left="0"/>
              <w:rPr>
                <w:lang w:val="en-US"/>
              </w:rPr>
            </w:pPr>
            <w:r>
              <w:rPr>
                <w:lang w:val="en-US"/>
              </w:rPr>
              <w:t>1.265</w:t>
            </w:r>
          </w:p>
        </w:tc>
        <w:tc>
          <w:tcPr>
            <w:tcW w:w="1659" w:type="dxa"/>
          </w:tcPr>
          <w:p w14:paraId="29F4E2A1" w14:textId="2225DF89" w:rsidR="00A615F4" w:rsidRDefault="00A615F4" w:rsidP="00BA2B04">
            <w:pPr>
              <w:pStyle w:val="ListParagraph"/>
              <w:ind w:left="0"/>
              <w:rPr>
                <w:lang w:val="en-US"/>
              </w:rPr>
            </w:pPr>
            <w:r>
              <w:rPr>
                <w:lang w:val="en-US"/>
              </w:rPr>
              <w:t>45</w:t>
            </w:r>
          </w:p>
        </w:tc>
        <w:tc>
          <w:tcPr>
            <w:tcW w:w="1660" w:type="dxa"/>
          </w:tcPr>
          <w:p w14:paraId="32A6F42F" w14:textId="4F460AEF" w:rsidR="00A615F4" w:rsidRDefault="000F3C5D" w:rsidP="00BA2B04">
            <w:pPr>
              <w:pStyle w:val="ListParagraph"/>
              <w:ind w:left="0"/>
              <w:rPr>
                <w:lang w:val="en-US"/>
              </w:rPr>
            </w:pPr>
            <w:r>
              <w:rPr>
                <w:lang w:val="en-US"/>
              </w:rPr>
              <w:t>56.9</w:t>
            </w:r>
          </w:p>
        </w:tc>
      </w:tr>
      <w:tr w:rsidR="00A615F4" w14:paraId="68F24C7C" w14:textId="77777777" w:rsidTr="00A615F4">
        <w:tc>
          <w:tcPr>
            <w:tcW w:w="1659" w:type="dxa"/>
            <w:vMerge/>
          </w:tcPr>
          <w:p w14:paraId="77B213BB" w14:textId="77777777" w:rsidR="00A615F4" w:rsidRDefault="00A615F4" w:rsidP="00BA2B04">
            <w:pPr>
              <w:pStyle w:val="ListParagraph"/>
              <w:ind w:left="0"/>
              <w:rPr>
                <w:lang w:val="en-US"/>
              </w:rPr>
            </w:pPr>
          </w:p>
        </w:tc>
        <w:tc>
          <w:tcPr>
            <w:tcW w:w="1659" w:type="dxa"/>
          </w:tcPr>
          <w:p w14:paraId="05ABDA42" w14:textId="6BBA7D26" w:rsidR="00A615F4" w:rsidRDefault="00A615F4" w:rsidP="00BA2B04">
            <w:pPr>
              <w:pStyle w:val="ListParagraph"/>
              <w:ind w:left="0"/>
              <w:rPr>
                <w:lang w:val="en-US"/>
              </w:rPr>
            </w:pPr>
            <w:r>
              <w:rPr>
                <w:lang w:val="en-US"/>
              </w:rPr>
              <w:t>7.441</w:t>
            </w:r>
          </w:p>
        </w:tc>
        <w:tc>
          <w:tcPr>
            <w:tcW w:w="1659" w:type="dxa"/>
          </w:tcPr>
          <w:p w14:paraId="2CE0CA0E" w14:textId="4FDE98BF" w:rsidR="00A615F4" w:rsidRDefault="00A615F4" w:rsidP="00BA2B04">
            <w:pPr>
              <w:pStyle w:val="ListParagraph"/>
              <w:ind w:left="0"/>
              <w:rPr>
                <w:lang w:val="en-US"/>
              </w:rPr>
            </w:pPr>
            <w:r>
              <w:rPr>
                <w:lang w:val="en-US"/>
              </w:rPr>
              <w:t>2.066</w:t>
            </w:r>
          </w:p>
        </w:tc>
        <w:tc>
          <w:tcPr>
            <w:tcW w:w="1659" w:type="dxa"/>
          </w:tcPr>
          <w:p w14:paraId="46B437C7" w14:textId="0B74E69F" w:rsidR="00A615F4" w:rsidRDefault="00A615F4" w:rsidP="00BA2B04">
            <w:pPr>
              <w:pStyle w:val="ListParagraph"/>
              <w:ind w:left="0"/>
              <w:rPr>
                <w:lang w:val="en-US"/>
              </w:rPr>
            </w:pPr>
            <w:r>
              <w:rPr>
                <w:lang w:val="en-US"/>
              </w:rPr>
              <w:t>45</w:t>
            </w:r>
          </w:p>
        </w:tc>
        <w:tc>
          <w:tcPr>
            <w:tcW w:w="1660" w:type="dxa"/>
          </w:tcPr>
          <w:p w14:paraId="0ACCAC15" w14:textId="137C2F42" w:rsidR="00A615F4" w:rsidRDefault="000F3C5D" w:rsidP="00BA2B04">
            <w:pPr>
              <w:pStyle w:val="ListParagraph"/>
              <w:ind w:left="0"/>
              <w:rPr>
                <w:lang w:val="en-US"/>
              </w:rPr>
            </w:pPr>
            <w:r>
              <w:rPr>
                <w:lang w:val="en-US"/>
              </w:rPr>
              <w:t>92.9</w:t>
            </w:r>
          </w:p>
        </w:tc>
      </w:tr>
      <w:tr w:rsidR="00A615F4" w14:paraId="4157F61F" w14:textId="77777777" w:rsidTr="00A615F4">
        <w:tc>
          <w:tcPr>
            <w:tcW w:w="1659" w:type="dxa"/>
            <w:vMerge/>
          </w:tcPr>
          <w:p w14:paraId="326D2D5B" w14:textId="77777777" w:rsidR="00A615F4" w:rsidRDefault="00A615F4" w:rsidP="00BA2B04">
            <w:pPr>
              <w:pStyle w:val="ListParagraph"/>
              <w:ind w:left="0"/>
              <w:rPr>
                <w:lang w:val="en-US"/>
              </w:rPr>
            </w:pPr>
          </w:p>
        </w:tc>
        <w:tc>
          <w:tcPr>
            <w:tcW w:w="1659" w:type="dxa"/>
          </w:tcPr>
          <w:p w14:paraId="2171BCA6" w14:textId="4F855154" w:rsidR="00A615F4" w:rsidRDefault="00A615F4" w:rsidP="00BA2B04">
            <w:pPr>
              <w:pStyle w:val="ListParagraph"/>
              <w:ind w:left="0"/>
              <w:rPr>
                <w:lang w:val="en-US"/>
              </w:rPr>
            </w:pPr>
            <w:r>
              <w:rPr>
                <w:lang w:val="en-US"/>
              </w:rPr>
              <w:t>8.966</w:t>
            </w:r>
          </w:p>
        </w:tc>
        <w:tc>
          <w:tcPr>
            <w:tcW w:w="1659" w:type="dxa"/>
          </w:tcPr>
          <w:p w14:paraId="235EF5D0" w14:textId="5BEA0487" w:rsidR="00A615F4" w:rsidRDefault="00A615F4" w:rsidP="00BA2B04">
            <w:pPr>
              <w:pStyle w:val="ListParagraph"/>
              <w:ind w:left="0"/>
              <w:rPr>
                <w:lang w:val="en-US"/>
              </w:rPr>
            </w:pPr>
            <w:r>
              <w:rPr>
                <w:lang w:val="en-US"/>
              </w:rPr>
              <w:t>2.491</w:t>
            </w:r>
          </w:p>
        </w:tc>
        <w:tc>
          <w:tcPr>
            <w:tcW w:w="1659" w:type="dxa"/>
          </w:tcPr>
          <w:p w14:paraId="0D08E74F" w14:textId="4C265DDF" w:rsidR="00A615F4" w:rsidRDefault="00A615F4" w:rsidP="00BA2B04">
            <w:pPr>
              <w:pStyle w:val="ListParagraph"/>
              <w:ind w:left="0"/>
              <w:rPr>
                <w:lang w:val="en-US"/>
              </w:rPr>
            </w:pPr>
            <w:r>
              <w:rPr>
                <w:lang w:val="en-US"/>
              </w:rPr>
              <w:t>45</w:t>
            </w:r>
          </w:p>
        </w:tc>
        <w:tc>
          <w:tcPr>
            <w:tcW w:w="1660" w:type="dxa"/>
          </w:tcPr>
          <w:p w14:paraId="299E84C3" w14:textId="4DF98D3D" w:rsidR="00A615F4" w:rsidRDefault="000F3C5D" w:rsidP="00BA2B04">
            <w:pPr>
              <w:pStyle w:val="ListParagraph"/>
              <w:ind w:left="0"/>
              <w:rPr>
                <w:lang w:val="en-US"/>
              </w:rPr>
            </w:pPr>
            <w:r>
              <w:rPr>
                <w:lang w:val="en-US"/>
              </w:rPr>
              <w:t>112.1</w:t>
            </w:r>
          </w:p>
        </w:tc>
      </w:tr>
      <w:tr w:rsidR="000F3C5D" w14:paraId="72552D1A" w14:textId="77777777" w:rsidTr="00A615F4">
        <w:tc>
          <w:tcPr>
            <w:tcW w:w="1659" w:type="dxa"/>
            <w:vMerge w:val="restart"/>
          </w:tcPr>
          <w:p w14:paraId="2A4EC25B" w14:textId="77777777" w:rsidR="000F3C5D" w:rsidRDefault="000F3C5D" w:rsidP="000F3C5D">
            <w:pPr>
              <w:pStyle w:val="ListParagraph"/>
              <w:ind w:left="0"/>
              <w:jc w:val="center"/>
              <w:rPr>
                <w:lang w:val="en-US"/>
              </w:rPr>
            </w:pPr>
          </w:p>
          <w:p w14:paraId="6689CF76" w14:textId="251B7B1D" w:rsidR="000F3C5D" w:rsidRDefault="000F3C5D" w:rsidP="000F3C5D">
            <w:pPr>
              <w:pStyle w:val="ListParagraph"/>
              <w:ind w:left="0"/>
              <w:jc w:val="center"/>
              <w:rPr>
                <w:lang w:val="en-US"/>
              </w:rPr>
            </w:pPr>
            <w:r>
              <w:rPr>
                <w:lang w:val="en-US"/>
              </w:rPr>
              <w:t>Mallee/</w:t>
            </w:r>
            <w:proofErr w:type="spellStart"/>
            <w:r>
              <w:rPr>
                <w:lang w:val="en-US"/>
              </w:rPr>
              <w:t>Mulga</w:t>
            </w:r>
            <w:proofErr w:type="spellEnd"/>
          </w:p>
        </w:tc>
        <w:tc>
          <w:tcPr>
            <w:tcW w:w="1659" w:type="dxa"/>
          </w:tcPr>
          <w:p w14:paraId="4FE8D7A7" w14:textId="72B0F86C" w:rsidR="000F3C5D" w:rsidRDefault="000F3C5D" w:rsidP="000F3C5D">
            <w:pPr>
              <w:pStyle w:val="ListParagraph"/>
              <w:ind w:left="0"/>
              <w:rPr>
                <w:lang w:val="en-US"/>
              </w:rPr>
            </w:pPr>
            <w:r>
              <w:rPr>
                <w:lang w:val="en-US"/>
              </w:rPr>
              <w:t>4.555</w:t>
            </w:r>
          </w:p>
        </w:tc>
        <w:tc>
          <w:tcPr>
            <w:tcW w:w="1659" w:type="dxa"/>
          </w:tcPr>
          <w:p w14:paraId="32A61030" w14:textId="595E5F72" w:rsidR="000F3C5D" w:rsidRDefault="000F3C5D" w:rsidP="000F3C5D">
            <w:pPr>
              <w:pStyle w:val="ListParagraph"/>
              <w:ind w:left="0"/>
              <w:rPr>
                <w:lang w:val="en-US"/>
              </w:rPr>
            </w:pPr>
            <w:r>
              <w:rPr>
                <w:lang w:val="en-US"/>
              </w:rPr>
              <w:t>1.265</w:t>
            </w:r>
          </w:p>
        </w:tc>
        <w:tc>
          <w:tcPr>
            <w:tcW w:w="1659" w:type="dxa"/>
          </w:tcPr>
          <w:p w14:paraId="27C7D835" w14:textId="40F28110" w:rsidR="000F3C5D" w:rsidRDefault="000F3C5D" w:rsidP="000F3C5D">
            <w:pPr>
              <w:pStyle w:val="ListParagraph"/>
              <w:ind w:left="0"/>
              <w:rPr>
                <w:lang w:val="en-US"/>
              </w:rPr>
            </w:pPr>
            <w:r>
              <w:rPr>
                <w:lang w:val="en-US"/>
              </w:rPr>
              <w:t>45</w:t>
            </w:r>
          </w:p>
        </w:tc>
        <w:tc>
          <w:tcPr>
            <w:tcW w:w="1660" w:type="dxa"/>
          </w:tcPr>
          <w:p w14:paraId="38BE29C5" w14:textId="66B78EF4" w:rsidR="000F3C5D" w:rsidRDefault="000F3C5D" w:rsidP="000F3C5D">
            <w:pPr>
              <w:pStyle w:val="ListParagraph"/>
              <w:ind w:left="0"/>
              <w:rPr>
                <w:lang w:val="en-US"/>
              </w:rPr>
            </w:pPr>
            <w:r>
              <w:rPr>
                <w:lang w:val="en-US"/>
              </w:rPr>
              <w:t>56.9</w:t>
            </w:r>
          </w:p>
        </w:tc>
      </w:tr>
      <w:tr w:rsidR="000F3C5D" w14:paraId="08317D9C" w14:textId="77777777" w:rsidTr="00A615F4">
        <w:tc>
          <w:tcPr>
            <w:tcW w:w="1659" w:type="dxa"/>
            <w:vMerge/>
          </w:tcPr>
          <w:p w14:paraId="48B023AC" w14:textId="77777777" w:rsidR="000F3C5D" w:rsidRDefault="000F3C5D" w:rsidP="000F3C5D">
            <w:pPr>
              <w:pStyle w:val="ListParagraph"/>
              <w:ind w:left="0"/>
              <w:rPr>
                <w:lang w:val="en-US"/>
              </w:rPr>
            </w:pPr>
          </w:p>
        </w:tc>
        <w:tc>
          <w:tcPr>
            <w:tcW w:w="1659" w:type="dxa"/>
          </w:tcPr>
          <w:p w14:paraId="2855669C" w14:textId="0A3745F1" w:rsidR="000F3C5D" w:rsidRDefault="000F3C5D" w:rsidP="000F3C5D">
            <w:pPr>
              <w:pStyle w:val="ListParagraph"/>
              <w:ind w:left="0"/>
              <w:rPr>
                <w:lang w:val="en-US"/>
              </w:rPr>
            </w:pPr>
            <w:r>
              <w:rPr>
                <w:lang w:val="en-US"/>
              </w:rPr>
              <w:t>7.441</w:t>
            </w:r>
          </w:p>
        </w:tc>
        <w:tc>
          <w:tcPr>
            <w:tcW w:w="1659" w:type="dxa"/>
          </w:tcPr>
          <w:p w14:paraId="6F4E4270" w14:textId="14808C42" w:rsidR="000F3C5D" w:rsidRDefault="000F3C5D" w:rsidP="000F3C5D">
            <w:pPr>
              <w:pStyle w:val="ListParagraph"/>
              <w:ind w:left="0"/>
              <w:rPr>
                <w:lang w:val="en-US"/>
              </w:rPr>
            </w:pPr>
            <w:r>
              <w:rPr>
                <w:lang w:val="en-US"/>
              </w:rPr>
              <w:t>2.066</w:t>
            </w:r>
          </w:p>
        </w:tc>
        <w:tc>
          <w:tcPr>
            <w:tcW w:w="1659" w:type="dxa"/>
          </w:tcPr>
          <w:p w14:paraId="2857C5BD" w14:textId="324E1B74" w:rsidR="000F3C5D" w:rsidRDefault="000F3C5D" w:rsidP="000F3C5D">
            <w:pPr>
              <w:pStyle w:val="ListParagraph"/>
              <w:ind w:left="0"/>
              <w:rPr>
                <w:lang w:val="en-US"/>
              </w:rPr>
            </w:pPr>
            <w:r>
              <w:rPr>
                <w:lang w:val="en-US"/>
              </w:rPr>
              <w:t>45</w:t>
            </w:r>
          </w:p>
        </w:tc>
        <w:tc>
          <w:tcPr>
            <w:tcW w:w="1660" w:type="dxa"/>
          </w:tcPr>
          <w:p w14:paraId="4A49B1A9" w14:textId="2AF42233" w:rsidR="000F3C5D" w:rsidRDefault="000F3C5D" w:rsidP="000F3C5D">
            <w:pPr>
              <w:pStyle w:val="ListParagraph"/>
              <w:ind w:left="0"/>
              <w:rPr>
                <w:lang w:val="en-US"/>
              </w:rPr>
            </w:pPr>
            <w:r>
              <w:rPr>
                <w:lang w:val="en-US"/>
              </w:rPr>
              <w:t>92.9</w:t>
            </w:r>
          </w:p>
        </w:tc>
      </w:tr>
      <w:tr w:rsidR="000F3C5D" w14:paraId="7C3225E1" w14:textId="77777777" w:rsidTr="00A615F4">
        <w:tc>
          <w:tcPr>
            <w:tcW w:w="1659" w:type="dxa"/>
            <w:vMerge/>
          </w:tcPr>
          <w:p w14:paraId="336D08EC" w14:textId="77777777" w:rsidR="000F3C5D" w:rsidRDefault="000F3C5D" w:rsidP="000F3C5D">
            <w:pPr>
              <w:pStyle w:val="ListParagraph"/>
              <w:ind w:left="0"/>
              <w:rPr>
                <w:lang w:val="en-US"/>
              </w:rPr>
            </w:pPr>
          </w:p>
        </w:tc>
        <w:tc>
          <w:tcPr>
            <w:tcW w:w="1659" w:type="dxa"/>
          </w:tcPr>
          <w:p w14:paraId="78FC0D23" w14:textId="0582E806" w:rsidR="000F3C5D" w:rsidRDefault="000F3C5D" w:rsidP="000F3C5D">
            <w:pPr>
              <w:pStyle w:val="ListParagraph"/>
              <w:ind w:left="0"/>
              <w:rPr>
                <w:lang w:val="en-US"/>
              </w:rPr>
            </w:pPr>
            <w:r>
              <w:rPr>
                <w:lang w:val="en-US"/>
              </w:rPr>
              <w:t>8.966</w:t>
            </w:r>
          </w:p>
        </w:tc>
        <w:tc>
          <w:tcPr>
            <w:tcW w:w="1659" w:type="dxa"/>
          </w:tcPr>
          <w:p w14:paraId="7890FBE3" w14:textId="22916C69" w:rsidR="000F3C5D" w:rsidRDefault="000F3C5D" w:rsidP="000F3C5D">
            <w:pPr>
              <w:pStyle w:val="ListParagraph"/>
              <w:ind w:left="0"/>
              <w:rPr>
                <w:lang w:val="en-US"/>
              </w:rPr>
            </w:pPr>
            <w:r>
              <w:rPr>
                <w:lang w:val="en-US"/>
              </w:rPr>
              <w:t>2.491</w:t>
            </w:r>
          </w:p>
        </w:tc>
        <w:tc>
          <w:tcPr>
            <w:tcW w:w="1659" w:type="dxa"/>
          </w:tcPr>
          <w:p w14:paraId="6D1C1D30" w14:textId="79800668" w:rsidR="000F3C5D" w:rsidRDefault="000F3C5D" w:rsidP="000F3C5D">
            <w:pPr>
              <w:pStyle w:val="ListParagraph"/>
              <w:ind w:left="0"/>
              <w:rPr>
                <w:lang w:val="en-US"/>
              </w:rPr>
            </w:pPr>
            <w:r>
              <w:rPr>
                <w:lang w:val="en-US"/>
              </w:rPr>
              <w:t>45</w:t>
            </w:r>
          </w:p>
        </w:tc>
        <w:tc>
          <w:tcPr>
            <w:tcW w:w="1660" w:type="dxa"/>
          </w:tcPr>
          <w:p w14:paraId="6A989FAA" w14:textId="72D0C628" w:rsidR="000F3C5D" w:rsidRDefault="000F3C5D" w:rsidP="000F3C5D">
            <w:pPr>
              <w:pStyle w:val="ListParagraph"/>
              <w:ind w:left="0"/>
              <w:rPr>
                <w:lang w:val="en-US"/>
              </w:rPr>
            </w:pPr>
            <w:r>
              <w:rPr>
                <w:lang w:val="en-US"/>
              </w:rPr>
              <w:t>112.1</w:t>
            </w:r>
          </w:p>
        </w:tc>
      </w:tr>
    </w:tbl>
    <w:p w14:paraId="4CC4692D" w14:textId="2603D05F" w:rsidR="00E64D24" w:rsidRDefault="00E64D24" w:rsidP="00BA2B04">
      <w:pPr>
        <w:pStyle w:val="ListParagraph"/>
        <w:rPr>
          <w:lang w:val="en-US"/>
        </w:rPr>
      </w:pPr>
    </w:p>
    <w:p w14:paraId="7B5D8B00" w14:textId="4EAA6B92" w:rsidR="00E64D24" w:rsidRDefault="00E64D24" w:rsidP="00BA2B04">
      <w:pPr>
        <w:pStyle w:val="ListParagraph"/>
        <w:rPr>
          <w:lang w:val="en-US"/>
        </w:rPr>
      </w:pPr>
    </w:p>
    <w:p w14:paraId="02EC392F" w14:textId="16C40868" w:rsidR="006A5D94" w:rsidRDefault="00C93FED" w:rsidP="00BA2B04">
      <w:pPr>
        <w:pStyle w:val="ListParagraph"/>
        <w:rPr>
          <w:highlight w:val="yellow"/>
          <w:lang w:val="en-US"/>
        </w:rPr>
      </w:pPr>
      <w:r w:rsidRPr="006A5D94">
        <w:rPr>
          <w:highlight w:val="yellow"/>
          <w:lang w:val="en-US"/>
        </w:rPr>
        <w:t xml:space="preserve">**Scrub &amp; </w:t>
      </w:r>
      <w:proofErr w:type="spellStart"/>
      <w:r w:rsidR="006A5D94">
        <w:rPr>
          <w:highlight w:val="yellow"/>
          <w:lang w:val="en-US"/>
        </w:rPr>
        <w:t>M</w:t>
      </w:r>
      <w:r w:rsidRPr="006A5D94">
        <w:rPr>
          <w:highlight w:val="yellow"/>
          <w:lang w:val="en-US"/>
        </w:rPr>
        <w:t>alle</w:t>
      </w:r>
      <w:proofErr w:type="spellEnd"/>
      <w:r w:rsidR="006A5D94">
        <w:rPr>
          <w:highlight w:val="yellow"/>
          <w:lang w:val="en-US"/>
        </w:rPr>
        <w:t>/</w:t>
      </w:r>
      <w:proofErr w:type="spellStart"/>
      <w:r w:rsidR="006A5D94">
        <w:rPr>
          <w:highlight w:val="yellow"/>
          <w:lang w:val="en-US"/>
        </w:rPr>
        <w:t>Mulga</w:t>
      </w:r>
      <w:proofErr w:type="spellEnd"/>
      <w:r w:rsidR="006A5D94">
        <w:rPr>
          <w:highlight w:val="yellow"/>
          <w:lang w:val="en-US"/>
        </w:rPr>
        <w:t xml:space="preserve"> residence time?</w:t>
      </w:r>
      <w:r w:rsidRPr="006A5D94">
        <w:rPr>
          <w:highlight w:val="yellow"/>
          <w:lang w:val="en-US"/>
        </w:rPr>
        <w:t xml:space="preserve"> 20 s</w:t>
      </w:r>
      <w:r w:rsidR="006A5D94">
        <w:rPr>
          <w:highlight w:val="yellow"/>
          <w:lang w:val="en-US"/>
        </w:rPr>
        <w:t>?</w:t>
      </w:r>
      <w:r w:rsidR="00791CD1" w:rsidRPr="00791CD1">
        <w:rPr>
          <w:highlight w:val="green"/>
          <w:lang w:val="en-US"/>
        </w:rPr>
        <w:t xml:space="preserve"> (pending)</w:t>
      </w:r>
    </w:p>
    <w:p w14:paraId="6E813E4B" w14:textId="77777777" w:rsidR="00A814DF" w:rsidRDefault="00A814DF" w:rsidP="006A5D94">
      <w:pPr>
        <w:pStyle w:val="ListParagraph"/>
        <w:rPr>
          <w:highlight w:val="yellow"/>
          <w:lang w:val="en-US"/>
        </w:rPr>
      </w:pPr>
    </w:p>
    <w:p w14:paraId="7CFD5BBA" w14:textId="77777777" w:rsidR="00A814DF" w:rsidRDefault="00A814DF" w:rsidP="006A5D94">
      <w:pPr>
        <w:pStyle w:val="ListParagraph"/>
        <w:rPr>
          <w:highlight w:val="yellow"/>
          <w:lang w:val="en-US"/>
        </w:rPr>
      </w:pPr>
    </w:p>
    <w:p w14:paraId="1D757C79" w14:textId="77777777" w:rsidR="00A814DF" w:rsidRDefault="00A814DF" w:rsidP="006A5D94">
      <w:pPr>
        <w:pStyle w:val="ListParagraph"/>
        <w:rPr>
          <w:highlight w:val="yellow"/>
          <w:lang w:val="en-US"/>
        </w:rPr>
      </w:pPr>
    </w:p>
    <w:p w14:paraId="6D73B191" w14:textId="77777777" w:rsidR="00A814DF" w:rsidRDefault="00A814DF" w:rsidP="006A5D94">
      <w:pPr>
        <w:pStyle w:val="ListParagraph"/>
        <w:rPr>
          <w:highlight w:val="yellow"/>
          <w:lang w:val="en-US"/>
        </w:rPr>
      </w:pPr>
    </w:p>
    <w:p w14:paraId="06417C0B" w14:textId="77777777" w:rsidR="00A814DF" w:rsidRDefault="00A814DF" w:rsidP="006A5D94">
      <w:pPr>
        <w:pStyle w:val="ListParagraph"/>
        <w:rPr>
          <w:highlight w:val="yellow"/>
          <w:lang w:val="en-US"/>
        </w:rPr>
      </w:pPr>
    </w:p>
    <w:p w14:paraId="5861AF08" w14:textId="77777777" w:rsidR="00A814DF" w:rsidRDefault="00A814DF" w:rsidP="006A5D94">
      <w:pPr>
        <w:pStyle w:val="ListParagraph"/>
        <w:rPr>
          <w:highlight w:val="yellow"/>
          <w:lang w:val="en-US"/>
        </w:rPr>
      </w:pPr>
    </w:p>
    <w:p w14:paraId="193910D4" w14:textId="77777777" w:rsidR="00A814DF" w:rsidRDefault="00A814DF" w:rsidP="006A5D94">
      <w:pPr>
        <w:pStyle w:val="ListParagraph"/>
        <w:rPr>
          <w:highlight w:val="yellow"/>
          <w:lang w:val="en-US"/>
        </w:rPr>
      </w:pPr>
    </w:p>
    <w:p w14:paraId="7AEDA184" w14:textId="3D47541B" w:rsidR="00E64D24" w:rsidRDefault="006A5D94" w:rsidP="006A5D94">
      <w:pPr>
        <w:pStyle w:val="ListParagraph"/>
        <w:rPr>
          <w:lang w:val="en-US"/>
        </w:rPr>
      </w:pPr>
      <w:r>
        <w:rPr>
          <w:highlight w:val="yellow"/>
          <w:lang w:val="en-US"/>
        </w:rPr>
        <w:lastRenderedPageBreak/>
        <w:t>**</w:t>
      </w:r>
      <w:r w:rsidR="00C93FED" w:rsidRPr="006A5D94">
        <w:rPr>
          <w:highlight w:val="yellow"/>
          <w:lang w:val="en-US"/>
        </w:rPr>
        <w:t xml:space="preserve">Find would be the flame depth for </w:t>
      </w:r>
      <w:proofErr w:type="spellStart"/>
      <w:r w:rsidR="00C93FED" w:rsidRPr="006A5D94">
        <w:rPr>
          <w:highlight w:val="yellow"/>
          <w:lang w:val="en-US"/>
        </w:rPr>
        <w:t>Filkov’s</w:t>
      </w:r>
      <w:proofErr w:type="spellEnd"/>
      <w:r w:rsidR="00C93FED" w:rsidRPr="006A5D94">
        <w:rPr>
          <w:highlight w:val="yellow"/>
          <w:lang w:val="en-US"/>
        </w:rPr>
        <w:t xml:space="preserve"> work?</w:t>
      </w:r>
    </w:p>
    <w:p w14:paraId="68EAAC61" w14:textId="63F59ADB" w:rsidR="00E64D24" w:rsidRDefault="00E64D24" w:rsidP="00BA2B04">
      <w:pPr>
        <w:pStyle w:val="ListParagraph"/>
        <w:rPr>
          <w:lang w:val="en-US"/>
        </w:rPr>
      </w:pPr>
    </w:p>
    <w:p w14:paraId="6042A57D" w14:textId="3F4C6B31" w:rsidR="00A814DF" w:rsidRDefault="00A814DF" w:rsidP="00BA2B04">
      <w:pPr>
        <w:pStyle w:val="ListParagraph"/>
        <w:rPr>
          <w:lang w:val="en-US"/>
        </w:rPr>
      </w:pPr>
      <w:r>
        <w:rPr>
          <w:lang w:val="en-US"/>
        </w:rPr>
        <w:t xml:space="preserve">Fire spread rate = 0.289 </w:t>
      </w:r>
      <w:r>
        <w:rPr>
          <w:rFonts w:cstheme="minorHAnsi"/>
          <w:lang w:val="en-US"/>
        </w:rPr>
        <w:t>±</w:t>
      </w:r>
      <w:r>
        <w:rPr>
          <w:lang w:val="en-US"/>
        </w:rPr>
        <w:t>0.014 m/s (considering 5% uncertainty of estimation of arrival time from the video)</w:t>
      </w:r>
    </w:p>
    <w:p w14:paraId="71B8FB22" w14:textId="15D5B9C0" w:rsidR="00A814DF" w:rsidRDefault="00A814DF" w:rsidP="00BA2B04">
      <w:pPr>
        <w:pStyle w:val="ListParagraph"/>
        <w:rPr>
          <w:lang w:val="en-US"/>
        </w:rPr>
      </w:pPr>
    </w:p>
    <w:p w14:paraId="4343B126" w14:textId="590B2AA4" w:rsidR="00F00521" w:rsidRDefault="00F00521" w:rsidP="00BA2B04">
      <w:pPr>
        <w:pStyle w:val="ListParagraph"/>
        <w:rPr>
          <w:lang w:val="en-US"/>
        </w:rPr>
      </w:pPr>
      <w:r>
        <w:rPr>
          <w:noProof/>
          <w:lang w:eastAsia="en-AU"/>
        </w:rPr>
        <w:drawing>
          <wp:inline distT="0" distB="0" distL="0" distR="0" wp14:anchorId="1C6FB171" wp14:editId="03F70A0E">
            <wp:extent cx="5447795" cy="2792627"/>
            <wp:effectExtent l="0" t="0" r="635" b="825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05974" cy="2822451"/>
                    </a:xfrm>
                    <a:prstGeom prst="rect">
                      <a:avLst/>
                    </a:prstGeom>
                    <a:noFill/>
                    <a:ln>
                      <a:noFill/>
                    </a:ln>
                  </pic:spPr>
                </pic:pic>
              </a:graphicData>
            </a:graphic>
          </wp:inline>
        </w:drawing>
      </w:r>
    </w:p>
    <w:p w14:paraId="7DEE4606" w14:textId="39014EC3" w:rsidR="00E64D24" w:rsidRDefault="00E64D24" w:rsidP="00BA2B04">
      <w:pPr>
        <w:pStyle w:val="ListParagraph"/>
        <w:rPr>
          <w:lang w:val="en-US"/>
        </w:rPr>
      </w:pPr>
    </w:p>
    <w:p w14:paraId="02376EFA" w14:textId="5DB6B846" w:rsidR="00E64D24" w:rsidRDefault="00A66276" w:rsidP="00BA2B04">
      <w:pPr>
        <w:pStyle w:val="ListParagraph"/>
        <w:rPr>
          <w:lang w:val="en-US"/>
        </w:rPr>
      </w:pPr>
      <w:r w:rsidRPr="00A66276">
        <w:rPr>
          <w:noProof/>
          <w:color w:val="7030A0"/>
        </w:rPr>
        <mc:AlternateContent>
          <mc:Choice Requires="wps">
            <w:drawing>
              <wp:anchor distT="0" distB="0" distL="114300" distR="114300" simplePos="0" relativeHeight="251665408" behindDoc="0" locked="0" layoutInCell="1" allowOverlap="1" wp14:anchorId="45C82AA0" wp14:editId="76164025">
                <wp:simplePos x="0" y="0"/>
                <wp:positionH relativeFrom="column">
                  <wp:posOffset>4518866</wp:posOffset>
                </wp:positionH>
                <wp:positionV relativeFrom="paragraph">
                  <wp:posOffset>3975735</wp:posOffset>
                </wp:positionV>
                <wp:extent cx="0" cy="438700"/>
                <wp:effectExtent l="0" t="0" r="38100" b="19050"/>
                <wp:wrapNone/>
                <wp:docPr id="11" name="Straight Connector 11"/>
                <wp:cNvGraphicFramePr/>
                <a:graphic xmlns:a="http://schemas.openxmlformats.org/drawingml/2006/main">
                  <a:graphicData uri="http://schemas.microsoft.com/office/word/2010/wordprocessingShape">
                    <wps:wsp>
                      <wps:cNvCnPr/>
                      <wps:spPr>
                        <a:xfrm flipH="1">
                          <a:off x="0" y="0"/>
                          <a:ext cx="0" cy="438700"/>
                        </a:xfrm>
                        <a:prstGeom prst="line">
                          <a:avLst/>
                        </a:prstGeom>
                        <a:ln>
                          <a:solidFill>
                            <a:srgbClr val="00B0F0"/>
                          </a:solidFill>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F6BFC" id="Straight Connector 11"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8pt,313.05pt" to="355.8pt,34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" strokecolor="#00b0f0" strokeweight="1.5pt">
                <v:stroke dashstyle="3 1" joinstyle="miter"/>
              </v:line>
            </w:pict>
          </mc:Fallback>
        </mc:AlternateContent>
      </w:r>
      <w:r w:rsidRPr="00A66276">
        <w:rPr>
          <w:noProof/>
          <w:color w:val="7030A0"/>
        </w:rPr>
        <mc:AlternateContent>
          <mc:Choice Requires="wps">
            <w:drawing>
              <wp:anchor distT="0" distB="0" distL="114300" distR="114300" simplePos="0" relativeHeight="251663360" behindDoc="0" locked="0" layoutInCell="1" allowOverlap="1" wp14:anchorId="6BAB0943" wp14:editId="77E193BE">
                <wp:simplePos x="0" y="0"/>
                <wp:positionH relativeFrom="column">
                  <wp:posOffset>2409825</wp:posOffset>
                </wp:positionH>
                <wp:positionV relativeFrom="paragraph">
                  <wp:posOffset>3968321</wp:posOffset>
                </wp:positionV>
                <wp:extent cx="0" cy="438700"/>
                <wp:effectExtent l="0" t="0" r="38100" b="19050"/>
                <wp:wrapNone/>
                <wp:docPr id="10" name="Straight Connector 10"/>
                <wp:cNvGraphicFramePr/>
                <a:graphic xmlns:a="http://schemas.openxmlformats.org/drawingml/2006/main">
                  <a:graphicData uri="http://schemas.microsoft.com/office/word/2010/wordprocessingShape">
                    <wps:wsp>
                      <wps:cNvCnPr/>
                      <wps:spPr>
                        <a:xfrm flipH="1">
                          <a:off x="0" y="0"/>
                          <a:ext cx="0" cy="438700"/>
                        </a:xfrm>
                        <a:prstGeom prst="line">
                          <a:avLst/>
                        </a:prstGeom>
                        <a:ln>
                          <a:solidFill>
                            <a:srgbClr val="00B0F0"/>
                          </a:solidFill>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66EB06" id="Straight Connector 10"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9.75pt,312.45pt" to="189.75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" strokecolor="#00b0f0" strokeweight="1.5pt">
                <v:stroke dashstyle="3 1" joinstyle="miter"/>
              </v:line>
            </w:pict>
          </mc:Fallback>
        </mc:AlternateContent>
      </w:r>
      <w:r>
        <w:rPr>
          <w:noProof/>
        </w:rPr>
        <mc:AlternateContent>
          <mc:Choice Requires="wps">
            <w:drawing>
              <wp:anchor distT="0" distB="0" distL="114300" distR="114300" simplePos="0" relativeHeight="251661312" behindDoc="0" locked="0" layoutInCell="1" allowOverlap="1" wp14:anchorId="35A0560C" wp14:editId="2784EC6F">
                <wp:simplePos x="0" y="0"/>
                <wp:positionH relativeFrom="column">
                  <wp:posOffset>4490085</wp:posOffset>
                </wp:positionH>
                <wp:positionV relativeFrom="paragraph">
                  <wp:posOffset>1540939</wp:posOffset>
                </wp:positionV>
                <wp:extent cx="0" cy="438700"/>
                <wp:effectExtent l="0" t="0" r="38100" b="19050"/>
                <wp:wrapNone/>
                <wp:docPr id="9" name="Straight Connector 9"/>
                <wp:cNvGraphicFramePr/>
                <a:graphic xmlns:a="http://schemas.openxmlformats.org/drawingml/2006/main">
                  <a:graphicData uri="http://schemas.microsoft.com/office/word/2010/wordprocessingShape">
                    <wps:wsp>
                      <wps:cNvCnPr/>
                      <wps:spPr>
                        <a:xfrm flipH="1">
                          <a:off x="0" y="0"/>
                          <a:ext cx="0" cy="438700"/>
                        </a:xfrm>
                        <a:prstGeom prst="line">
                          <a:avLst/>
                        </a:prstGeom>
                        <a:ln>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3AEAA" id="Straight Connector 9"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3.55pt,121.35pt" to="353.55pt,1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" strokecolor="#ed7d31 [3205]" strokeweight="1.5pt">
                <v:stroke dashstyle="3 1" joinstyle="miter"/>
              </v:line>
            </w:pict>
          </mc:Fallback>
        </mc:AlternateContent>
      </w:r>
      <w:r w:rsidR="00446C1F">
        <w:rPr>
          <w:noProof/>
        </w:rPr>
        <mc:AlternateContent>
          <mc:Choice Requires="wps">
            <w:drawing>
              <wp:anchor distT="0" distB="0" distL="114300" distR="114300" simplePos="0" relativeHeight="251659264" behindDoc="0" locked="0" layoutInCell="1" allowOverlap="1" wp14:anchorId="00DBAE9C" wp14:editId="3B1F6A7F">
                <wp:simplePos x="0" y="0"/>
                <wp:positionH relativeFrom="column">
                  <wp:posOffset>2330311</wp:posOffset>
                </wp:positionH>
                <wp:positionV relativeFrom="paragraph">
                  <wp:posOffset>1549081</wp:posOffset>
                </wp:positionV>
                <wp:extent cx="0" cy="438700"/>
                <wp:effectExtent l="0" t="0" r="38100" b="19050"/>
                <wp:wrapNone/>
                <wp:docPr id="8" name="Straight Connector 8"/>
                <wp:cNvGraphicFramePr/>
                <a:graphic xmlns:a="http://schemas.openxmlformats.org/drawingml/2006/main">
                  <a:graphicData uri="http://schemas.microsoft.com/office/word/2010/wordprocessingShape">
                    <wps:wsp>
                      <wps:cNvCnPr/>
                      <wps:spPr>
                        <a:xfrm flipH="1">
                          <a:off x="0" y="0"/>
                          <a:ext cx="0" cy="438700"/>
                        </a:xfrm>
                        <a:prstGeom prst="line">
                          <a:avLst/>
                        </a:prstGeom>
                        <a:ln>
                          <a:prstDash val="sysDash"/>
                        </a:ln>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2B9995" id="Straight Connector 8"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3.5pt,121.95pt" to="183.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" strokecolor="#ed7d31 [3205]" strokeweight="1.5pt">
                <v:stroke dashstyle="3 1" joinstyle="miter"/>
              </v:line>
            </w:pict>
          </mc:Fallback>
        </mc:AlternateContent>
      </w:r>
      <w:r w:rsidR="00446C1F">
        <w:rPr>
          <w:noProof/>
        </w:rPr>
        <w:drawing>
          <wp:inline distT="0" distB="0" distL="0" distR="0" wp14:anchorId="667B501A" wp14:editId="1E3C7654">
            <wp:extent cx="4830445" cy="4904989"/>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b="10316"/>
                    <a:stretch/>
                  </pic:blipFill>
                  <pic:spPr bwMode="auto">
                    <a:xfrm>
                      <a:off x="0" y="0"/>
                      <a:ext cx="4842505" cy="4917235"/>
                    </a:xfrm>
                    <a:prstGeom prst="rect">
                      <a:avLst/>
                    </a:prstGeom>
                    <a:noFill/>
                    <a:ln>
                      <a:noFill/>
                    </a:ln>
                  </pic:spPr>
                </pic:pic>
              </a:graphicData>
            </a:graphic>
          </wp:inline>
        </w:drawing>
      </w:r>
    </w:p>
    <w:p w14:paraId="2A8AF250" w14:textId="2F7E9F09" w:rsidR="00E64D24" w:rsidRDefault="00E64D24" w:rsidP="00BA2B04">
      <w:pPr>
        <w:pStyle w:val="ListParagraph"/>
        <w:rPr>
          <w:lang w:val="en-US"/>
        </w:rPr>
      </w:pPr>
    </w:p>
    <w:p w14:paraId="27A7EA0C" w14:textId="2D45E22D" w:rsidR="00E64D24" w:rsidRDefault="00E64D24" w:rsidP="00BA2B04">
      <w:pPr>
        <w:pStyle w:val="ListParagraph"/>
        <w:rPr>
          <w:lang w:val="en-US"/>
        </w:rPr>
      </w:pPr>
    </w:p>
    <w:p w14:paraId="6D02AB37" w14:textId="2F2FD9A3" w:rsidR="00011AB0" w:rsidRPr="00011AB0" w:rsidRDefault="00011AB0" w:rsidP="00BA2B04">
      <w:pPr>
        <w:pStyle w:val="ListParagraph"/>
        <w:rPr>
          <w:lang w:val="en-US"/>
        </w:rPr>
      </w:pPr>
      <w:r>
        <w:rPr>
          <w:lang w:val="en-US"/>
        </w:rPr>
        <w:t>T</w:t>
      </w:r>
      <w:r>
        <w:rPr>
          <w:vertAlign w:val="subscript"/>
          <w:lang w:val="en-US"/>
        </w:rPr>
        <w:t xml:space="preserve">r </w:t>
      </w:r>
      <w:r w:rsidRPr="00011AB0">
        <w:rPr>
          <w:lang w:val="en-US"/>
        </w:rPr>
        <w:t>profile at</w:t>
      </w:r>
      <w:r>
        <w:rPr>
          <w:vertAlign w:val="subscript"/>
          <w:lang w:val="en-US"/>
        </w:rPr>
        <w:t xml:space="preserve"> </w:t>
      </w:r>
      <w:r>
        <w:rPr>
          <w:lang w:val="en-US"/>
        </w:rPr>
        <w:t>0.2 m height was considered to avoid the effect of radiation of the flame.</w:t>
      </w:r>
    </w:p>
    <w:tbl>
      <w:tblPr>
        <w:tblStyle w:val="TableGrid"/>
        <w:tblW w:w="0" w:type="auto"/>
        <w:tblInd w:w="720" w:type="dxa"/>
        <w:tblLook w:val="04A0" w:firstRow="1" w:lastRow="0" w:firstColumn="1" w:lastColumn="0" w:noHBand="0" w:noVBand="1"/>
      </w:tblPr>
      <w:tblGrid>
        <w:gridCol w:w="1118"/>
        <w:gridCol w:w="1276"/>
        <w:gridCol w:w="3544"/>
        <w:gridCol w:w="2358"/>
      </w:tblGrid>
      <w:tr w:rsidR="00011AB0" w14:paraId="27B6E693" w14:textId="77777777" w:rsidTr="00F941AF">
        <w:tc>
          <w:tcPr>
            <w:tcW w:w="1118" w:type="dxa"/>
          </w:tcPr>
          <w:p w14:paraId="00878B97" w14:textId="35405140" w:rsidR="00011AB0" w:rsidRDefault="00011AB0" w:rsidP="00BA2B04">
            <w:pPr>
              <w:pStyle w:val="ListParagraph"/>
              <w:ind w:left="0"/>
              <w:rPr>
                <w:lang w:val="en-US"/>
              </w:rPr>
            </w:pPr>
            <w:r>
              <w:rPr>
                <w:lang w:val="en-US"/>
              </w:rPr>
              <w:t>Location</w:t>
            </w:r>
          </w:p>
        </w:tc>
        <w:tc>
          <w:tcPr>
            <w:tcW w:w="1276" w:type="dxa"/>
          </w:tcPr>
          <w:p w14:paraId="6B02C3E5" w14:textId="49FD7769" w:rsidR="00011AB0" w:rsidRDefault="00011AB0" w:rsidP="00BA2B04">
            <w:pPr>
              <w:pStyle w:val="ListParagraph"/>
              <w:ind w:left="0"/>
              <w:rPr>
                <w:lang w:val="en-US"/>
              </w:rPr>
            </w:pPr>
            <w:r>
              <w:rPr>
                <w:lang w:val="en-US"/>
              </w:rPr>
              <w:t>ROS (m/s)</w:t>
            </w:r>
          </w:p>
        </w:tc>
        <w:tc>
          <w:tcPr>
            <w:tcW w:w="3544" w:type="dxa"/>
          </w:tcPr>
          <w:p w14:paraId="64221031" w14:textId="785BFA7D" w:rsidR="00011AB0" w:rsidRPr="00011AB0" w:rsidRDefault="00011AB0" w:rsidP="00BA2B04">
            <w:pPr>
              <w:pStyle w:val="ListParagraph"/>
              <w:ind w:left="0"/>
              <w:rPr>
                <w:lang w:val="en-US"/>
              </w:rPr>
            </w:pPr>
            <w:r>
              <w:rPr>
                <w:lang w:val="en-US"/>
              </w:rPr>
              <w:t>T</w:t>
            </w:r>
            <w:r>
              <w:rPr>
                <w:vertAlign w:val="subscript"/>
                <w:lang w:val="en-US"/>
              </w:rPr>
              <w:t>r</w:t>
            </w:r>
            <w:r>
              <w:rPr>
                <w:lang w:val="en-US"/>
              </w:rPr>
              <w:t xml:space="preserve"> (seconds)</w:t>
            </w:r>
          </w:p>
        </w:tc>
        <w:tc>
          <w:tcPr>
            <w:tcW w:w="2358" w:type="dxa"/>
          </w:tcPr>
          <w:p w14:paraId="09D411AE" w14:textId="26A46661" w:rsidR="00011AB0" w:rsidRDefault="00011AB0" w:rsidP="00BA2B04">
            <w:pPr>
              <w:pStyle w:val="ListParagraph"/>
              <w:ind w:left="0"/>
              <w:rPr>
                <w:lang w:val="en-US"/>
              </w:rPr>
            </w:pPr>
            <w:r>
              <w:rPr>
                <w:lang w:val="en-US"/>
              </w:rPr>
              <w:t>Fireline depth (m)</w:t>
            </w:r>
          </w:p>
        </w:tc>
      </w:tr>
      <w:tr w:rsidR="00011AB0" w14:paraId="506BF22F" w14:textId="77777777" w:rsidTr="00F941AF">
        <w:tc>
          <w:tcPr>
            <w:tcW w:w="1118" w:type="dxa"/>
          </w:tcPr>
          <w:p w14:paraId="2EB86F3E" w14:textId="41DD6817" w:rsidR="00011AB0" w:rsidRDefault="00011AB0" w:rsidP="00BA2B04">
            <w:pPr>
              <w:pStyle w:val="ListParagraph"/>
              <w:ind w:left="0"/>
              <w:rPr>
                <w:lang w:val="en-US"/>
              </w:rPr>
            </w:pPr>
            <w:r>
              <w:rPr>
                <w:lang w:val="en-US"/>
              </w:rPr>
              <w:t>FBP Z</w:t>
            </w:r>
          </w:p>
        </w:tc>
        <w:tc>
          <w:tcPr>
            <w:tcW w:w="1276" w:type="dxa"/>
          </w:tcPr>
          <w:p w14:paraId="74906F31" w14:textId="69561936" w:rsidR="00011AB0" w:rsidRDefault="00011AB0" w:rsidP="00BA2B04">
            <w:pPr>
              <w:pStyle w:val="ListParagraph"/>
              <w:ind w:left="0"/>
              <w:rPr>
                <w:lang w:val="en-US"/>
              </w:rPr>
            </w:pPr>
            <w:r>
              <w:rPr>
                <w:lang w:val="en-US"/>
              </w:rPr>
              <w:t>0.289</w:t>
            </w:r>
          </w:p>
        </w:tc>
        <w:tc>
          <w:tcPr>
            <w:tcW w:w="3544" w:type="dxa"/>
          </w:tcPr>
          <w:p w14:paraId="6406AA8D" w14:textId="7556F276" w:rsidR="00011AB0" w:rsidRDefault="003E18DE" w:rsidP="00BA2B04">
            <w:pPr>
              <w:pStyle w:val="ListParagraph"/>
              <w:ind w:left="0"/>
              <w:rPr>
                <w:lang w:val="en-US"/>
              </w:rPr>
            </w:pPr>
            <w:r>
              <w:rPr>
                <w:lang w:val="en-US"/>
              </w:rPr>
              <w:t>(</w:t>
            </w:r>
            <w:r w:rsidR="00011AB0">
              <w:rPr>
                <w:lang w:val="en-US"/>
              </w:rPr>
              <w:t>18.12-17.43</w:t>
            </w:r>
            <w:r>
              <w:rPr>
                <w:lang w:val="en-US"/>
              </w:rPr>
              <w:t>)</w:t>
            </w:r>
            <w:r>
              <w:rPr>
                <w:lang w:val="en-US"/>
              </w:rPr>
              <w:sym w:font="Wingdings 2" w:char="F0CD"/>
            </w:r>
            <w:r>
              <w:rPr>
                <w:lang w:val="en-US"/>
              </w:rPr>
              <w:t xml:space="preserve">60 s = 41.4 </w:t>
            </w:r>
          </w:p>
        </w:tc>
        <w:tc>
          <w:tcPr>
            <w:tcW w:w="2358" w:type="dxa"/>
          </w:tcPr>
          <w:p w14:paraId="6EC9D7E2" w14:textId="7448ABF5" w:rsidR="00011AB0" w:rsidRDefault="00955F76" w:rsidP="00BA2B04">
            <w:pPr>
              <w:pStyle w:val="ListParagraph"/>
              <w:ind w:left="0"/>
              <w:rPr>
                <w:lang w:val="en-US"/>
              </w:rPr>
            </w:pPr>
            <w:r>
              <w:rPr>
                <w:rFonts w:ascii="Gabriola" w:hAnsi="Gabriola"/>
                <w:lang w:val="en-US"/>
              </w:rPr>
              <w:t>≈</w:t>
            </w:r>
            <w:r>
              <w:rPr>
                <w:lang w:val="en-US"/>
              </w:rPr>
              <w:t>12</w:t>
            </w:r>
            <w:r w:rsidR="001E7E9A">
              <w:rPr>
                <w:lang w:val="en-US"/>
              </w:rPr>
              <w:t>.0</w:t>
            </w:r>
          </w:p>
        </w:tc>
      </w:tr>
      <w:tr w:rsidR="00011AB0" w14:paraId="7F78361A" w14:textId="77777777" w:rsidTr="00F941AF">
        <w:tc>
          <w:tcPr>
            <w:tcW w:w="1118" w:type="dxa"/>
          </w:tcPr>
          <w:p w14:paraId="5836E34B" w14:textId="14FC473E" w:rsidR="00011AB0" w:rsidRDefault="00011AB0" w:rsidP="00BA2B04">
            <w:pPr>
              <w:pStyle w:val="ListParagraph"/>
              <w:ind w:left="0"/>
              <w:rPr>
                <w:lang w:val="en-US"/>
              </w:rPr>
            </w:pPr>
            <w:r>
              <w:rPr>
                <w:lang w:val="en-US"/>
              </w:rPr>
              <w:t>FBP X</w:t>
            </w:r>
          </w:p>
        </w:tc>
        <w:tc>
          <w:tcPr>
            <w:tcW w:w="1276" w:type="dxa"/>
          </w:tcPr>
          <w:p w14:paraId="4CBA9581" w14:textId="3F877722" w:rsidR="00011AB0" w:rsidRDefault="00011AB0" w:rsidP="00BA2B04">
            <w:pPr>
              <w:pStyle w:val="ListParagraph"/>
              <w:ind w:left="0"/>
              <w:rPr>
                <w:lang w:val="en-US"/>
              </w:rPr>
            </w:pPr>
            <w:r>
              <w:rPr>
                <w:lang w:val="en-US"/>
              </w:rPr>
              <w:t>0.289</w:t>
            </w:r>
          </w:p>
        </w:tc>
        <w:tc>
          <w:tcPr>
            <w:tcW w:w="3544" w:type="dxa"/>
          </w:tcPr>
          <w:p w14:paraId="2D0646DD" w14:textId="36C3CBCE" w:rsidR="00011AB0" w:rsidRDefault="003E18DE" w:rsidP="00BA2B04">
            <w:pPr>
              <w:pStyle w:val="ListParagraph"/>
              <w:ind w:left="0"/>
              <w:rPr>
                <w:lang w:val="en-US"/>
              </w:rPr>
            </w:pPr>
            <w:r>
              <w:rPr>
                <w:lang w:val="en-US"/>
              </w:rPr>
              <w:t>(</w:t>
            </w:r>
            <w:r w:rsidR="00011AB0">
              <w:rPr>
                <w:lang w:val="en-US"/>
              </w:rPr>
              <w:t>21.67-20.55</w:t>
            </w:r>
            <w:r>
              <w:rPr>
                <w:lang w:val="en-US"/>
              </w:rPr>
              <w:t>)</w:t>
            </w:r>
            <w:r>
              <w:rPr>
                <w:lang w:val="en-US"/>
              </w:rPr>
              <w:sym w:font="Wingdings 2" w:char="F0CD"/>
            </w:r>
            <w:r>
              <w:rPr>
                <w:lang w:val="en-US"/>
              </w:rPr>
              <w:t xml:space="preserve">60 s = </w:t>
            </w:r>
            <w:r w:rsidR="00F941AF">
              <w:rPr>
                <w:lang w:val="en-US"/>
              </w:rPr>
              <w:t xml:space="preserve">67.2 </w:t>
            </w:r>
          </w:p>
        </w:tc>
        <w:tc>
          <w:tcPr>
            <w:tcW w:w="2358" w:type="dxa"/>
          </w:tcPr>
          <w:p w14:paraId="64D94D52" w14:textId="203D5ED8" w:rsidR="00011AB0" w:rsidRDefault="00955F76" w:rsidP="00BA2B04">
            <w:pPr>
              <w:pStyle w:val="ListParagraph"/>
              <w:ind w:left="0"/>
              <w:rPr>
                <w:lang w:val="en-US"/>
              </w:rPr>
            </w:pPr>
            <w:r>
              <w:rPr>
                <w:rFonts w:ascii="Gabriola" w:hAnsi="Gabriola"/>
                <w:lang w:val="en-US"/>
              </w:rPr>
              <w:t>≈</w:t>
            </w:r>
            <w:r>
              <w:rPr>
                <w:lang w:val="en-US"/>
              </w:rPr>
              <w:t>19.5</w:t>
            </w:r>
          </w:p>
        </w:tc>
      </w:tr>
    </w:tbl>
    <w:p w14:paraId="24198D72" w14:textId="19CE5CD7" w:rsidR="00011AB0" w:rsidRDefault="00011AB0" w:rsidP="00BA2B04">
      <w:pPr>
        <w:pStyle w:val="ListParagraph"/>
        <w:rPr>
          <w:lang w:val="en-US"/>
        </w:rPr>
      </w:pPr>
    </w:p>
    <w:p w14:paraId="1CCC68AB" w14:textId="68D82350" w:rsidR="00011AB0" w:rsidRDefault="00011AB0" w:rsidP="00BA2B04">
      <w:pPr>
        <w:pStyle w:val="ListParagraph"/>
        <w:rPr>
          <w:lang w:val="en-US"/>
        </w:rPr>
      </w:pPr>
    </w:p>
    <w:p w14:paraId="46CFA0EF" w14:textId="77777777" w:rsidR="00011AB0" w:rsidRDefault="00011AB0" w:rsidP="00BA2B04">
      <w:pPr>
        <w:pStyle w:val="ListParagraph"/>
        <w:rPr>
          <w:lang w:val="en-US"/>
        </w:rPr>
      </w:pPr>
    </w:p>
    <w:p w14:paraId="4A02DC76" w14:textId="42B0DB31" w:rsidR="00E64D24" w:rsidRDefault="00E64D24" w:rsidP="00F00521">
      <w:pPr>
        <w:pStyle w:val="ListParagraph"/>
        <w:jc w:val="center"/>
        <w:rPr>
          <w:lang w:val="en-US"/>
        </w:rPr>
      </w:pPr>
    </w:p>
    <w:p w14:paraId="5AD20D26" w14:textId="2D90C52C" w:rsidR="00E64D24" w:rsidRDefault="00E64D24" w:rsidP="00BA2B04">
      <w:pPr>
        <w:pStyle w:val="ListParagraph"/>
        <w:rPr>
          <w:lang w:val="en-US"/>
        </w:rPr>
      </w:pPr>
    </w:p>
    <w:p w14:paraId="25E8EEF8" w14:textId="74246C98" w:rsidR="00CD118E" w:rsidRDefault="00CD118E" w:rsidP="00BA2B04">
      <w:pPr>
        <w:pStyle w:val="ListParagraph"/>
        <w:rPr>
          <w:lang w:val="en-US"/>
        </w:rPr>
      </w:pPr>
    </w:p>
    <w:p w14:paraId="3466EE84" w14:textId="6BD91BFC" w:rsidR="00CD118E" w:rsidRDefault="00CD118E" w:rsidP="00BA2B04">
      <w:pPr>
        <w:pStyle w:val="ListParagraph"/>
        <w:rPr>
          <w:lang w:val="en-US"/>
        </w:rPr>
      </w:pPr>
    </w:p>
    <w:p w14:paraId="0313912E" w14:textId="77777777" w:rsidR="00CD118E" w:rsidRDefault="00CD118E" w:rsidP="00BA2B04">
      <w:pPr>
        <w:pStyle w:val="ListParagraph"/>
        <w:rPr>
          <w:lang w:val="en-US"/>
        </w:rPr>
      </w:pPr>
    </w:p>
    <w:p w14:paraId="0596B596" w14:textId="77777777" w:rsidR="00034E8B" w:rsidRDefault="00034E8B" w:rsidP="00BA2B04">
      <w:pPr>
        <w:pStyle w:val="ListParagraph"/>
        <w:rPr>
          <w:lang w:val="en-US"/>
        </w:rPr>
      </w:pPr>
    </w:p>
    <w:p w14:paraId="01AD38CE" w14:textId="6D68F972" w:rsidR="00974224" w:rsidRDefault="00974224" w:rsidP="00574984">
      <w:pPr>
        <w:rPr>
          <w:lang w:val="en-US"/>
        </w:rPr>
      </w:pPr>
    </w:p>
    <w:p w14:paraId="6F36769C" w14:textId="17713AAE" w:rsidR="00974224" w:rsidRDefault="00974224" w:rsidP="00574984">
      <w:pPr>
        <w:rPr>
          <w:lang w:val="en-US"/>
        </w:rPr>
      </w:pPr>
    </w:p>
    <w:p w14:paraId="6DE4F05D" w14:textId="02E600BF" w:rsidR="00974224" w:rsidRDefault="00974224" w:rsidP="00574984">
      <w:pPr>
        <w:rPr>
          <w:lang w:val="en-US"/>
        </w:rPr>
      </w:pPr>
    </w:p>
    <w:p w14:paraId="4CB754A9" w14:textId="3037B6DB" w:rsidR="00974224" w:rsidRDefault="00974224" w:rsidP="00574984">
      <w:pPr>
        <w:rPr>
          <w:lang w:val="en-US"/>
        </w:rPr>
      </w:pPr>
    </w:p>
    <w:p w14:paraId="79D074B3" w14:textId="761334D8" w:rsidR="00974224" w:rsidRDefault="00974224" w:rsidP="00574984">
      <w:pPr>
        <w:rPr>
          <w:lang w:val="en-US"/>
        </w:rPr>
      </w:pPr>
    </w:p>
    <w:p w14:paraId="59DF2D51" w14:textId="61DA572A" w:rsidR="009E50F9" w:rsidRDefault="009E50F9" w:rsidP="00574984">
      <w:pPr>
        <w:rPr>
          <w:lang w:val="en-US"/>
        </w:rPr>
      </w:pPr>
    </w:p>
    <w:p w14:paraId="104EBED4" w14:textId="37FB72F4" w:rsidR="009E50F9" w:rsidRDefault="009E50F9" w:rsidP="00574984">
      <w:pPr>
        <w:rPr>
          <w:lang w:val="en-US"/>
        </w:rPr>
      </w:pPr>
    </w:p>
    <w:p w14:paraId="4475CD5D" w14:textId="765430A3" w:rsidR="009E50F9" w:rsidRDefault="009E50F9" w:rsidP="00574984">
      <w:pPr>
        <w:rPr>
          <w:lang w:val="en-US"/>
        </w:rPr>
      </w:pPr>
    </w:p>
    <w:p w14:paraId="16DAE4D7" w14:textId="6689B6E3" w:rsidR="009E50F9" w:rsidRDefault="009E50F9" w:rsidP="00574984">
      <w:pPr>
        <w:rPr>
          <w:lang w:val="en-US"/>
        </w:rPr>
      </w:pPr>
    </w:p>
    <w:p w14:paraId="4C3A17CD" w14:textId="6BAFFE8B" w:rsidR="009E50F9" w:rsidRDefault="009E50F9" w:rsidP="00574984">
      <w:pPr>
        <w:rPr>
          <w:lang w:val="en-US"/>
        </w:rPr>
      </w:pPr>
    </w:p>
    <w:p w14:paraId="59C509FD" w14:textId="771D1389" w:rsidR="009E50F9" w:rsidRDefault="009E50F9" w:rsidP="00574984">
      <w:pPr>
        <w:rPr>
          <w:lang w:val="en-US"/>
        </w:rPr>
      </w:pPr>
    </w:p>
    <w:p w14:paraId="31836CCD" w14:textId="19F1BC08" w:rsidR="009E50F9" w:rsidRDefault="009E50F9" w:rsidP="00574984">
      <w:pPr>
        <w:rPr>
          <w:lang w:val="en-US"/>
        </w:rPr>
      </w:pPr>
    </w:p>
    <w:p w14:paraId="69C7444A" w14:textId="1C93AC5E" w:rsidR="009E50F9" w:rsidRDefault="009E50F9" w:rsidP="00574984">
      <w:pPr>
        <w:rPr>
          <w:lang w:val="en-US"/>
        </w:rPr>
      </w:pPr>
    </w:p>
    <w:p w14:paraId="684851AF" w14:textId="3972A7FA" w:rsidR="009E50F9" w:rsidRDefault="009E50F9" w:rsidP="00574984">
      <w:pPr>
        <w:rPr>
          <w:lang w:val="en-US"/>
        </w:rPr>
      </w:pPr>
    </w:p>
    <w:p w14:paraId="7EA2EFE4" w14:textId="4BDA085F" w:rsidR="009E50F9" w:rsidRDefault="009E50F9" w:rsidP="00574984">
      <w:pPr>
        <w:rPr>
          <w:lang w:val="en-US"/>
        </w:rPr>
      </w:pPr>
    </w:p>
    <w:p w14:paraId="067FF8CF" w14:textId="7678DDEF" w:rsidR="009E50F9" w:rsidRDefault="009E50F9" w:rsidP="00574984">
      <w:pPr>
        <w:rPr>
          <w:lang w:val="en-US"/>
        </w:rPr>
      </w:pPr>
    </w:p>
    <w:p w14:paraId="15E717A2" w14:textId="5D82546D" w:rsidR="009E50F9" w:rsidRDefault="009E50F9" w:rsidP="00574984">
      <w:pPr>
        <w:rPr>
          <w:lang w:val="en-US"/>
        </w:rPr>
      </w:pPr>
    </w:p>
    <w:p w14:paraId="6BEDCABD" w14:textId="1C879924" w:rsidR="009E50F9" w:rsidRDefault="009E50F9" w:rsidP="00574984">
      <w:pPr>
        <w:rPr>
          <w:lang w:val="en-US"/>
        </w:rPr>
      </w:pPr>
    </w:p>
    <w:p w14:paraId="190AC3E3" w14:textId="77777777" w:rsidR="009E50F9" w:rsidRDefault="009E50F9" w:rsidP="00574984">
      <w:pPr>
        <w:rPr>
          <w:lang w:val="en-US"/>
        </w:rPr>
      </w:pPr>
    </w:p>
    <w:p w14:paraId="783FA367" w14:textId="77777777" w:rsidR="00974224" w:rsidRDefault="00974224" w:rsidP="00574984">
      <w:pPr>
        <w:rPr>
          <w:lang w:val="en-US"/>
        </w:rPr>
      </w:pPr>
    </w:p>
    <w:p w14:paraId="110485DE" w14:textId="23C0CFEE" w:rsidR="00574984" w:rsidRPr="000C5BDF" w:rsidRDefault="009E76D6" w:rsidP="00574984">
      <w:pPr>
        <w:rPr>
          <w:sz w:val="24"/>
          <w:szCs w:val="24"/>
          <w:lang w:val="en-US"/>
        </w:rPr>
      </w:pPr>
      <w:r w:rsidRPr="000C5BDF">
        <w:rPr>
          <w:sz w:val="24"/>
          <w:szCs w:val="24"/>
          <w:lang w:val="en-US"/>
        </w:rPr>
        <w:lastRenderedPageBreak/>
        <w:t xml:space="preserve">AS3959 Firebrand generation source term calculation based on the </w:t>
      </w:r>
      <w:r w:rsidRPr="000C5BDF">
        <w:rPr>
          <w:b/>
          <w:bCs/>
          <w:sz w:val="24"/>
          <w:szCs w:val="24"/>
          <w:lang w:val="en-US"/>
        </w:rPr>
        <w:t>species, FMC,</w:t>
      </w:r>
      <w:r w:rsidRPr="000C5BDF">
        <w:rPr>
          <w:sz w:val="24"/>
          <w:szCs w:val="24"/>
          <w:lang w:val="en-US"/>
        </w:rPr>
        <w:t xml:space="preserve"> and </w:t>
      </w:r>
      <w:r w:rsidRPr="000C5BDF">
        <w:rPr>
          <w:b/>
          <w:bCs/>
          <w:sz w:val="24"/>
          <w:szCs w:val="24"/>
          <w:lang w:val="en-US"/>
        </w:rPr>
        <w:t>wind velocity</w:t>
      </w:r>
    </w:p>
    <w:p w14:paraId="3A580D8D" w14:textId="5F0C9A96" w:rsidR="00574984" w:rsidRDefault="00574984" w:rsidP="00574984">
      <w:pPr>
        <w:rPr>
          <w:lang w:val="en-US"/>
        </w:rPr>
      </w:pPr>
    </w:p>
    <w:p w14:paraId="01934776" w14:textId="0EADF25C" w:rsidR="00574984" w:rsidRDefault="009E76D6" w:rsidP="009E76D6">
      <w:pPr>
        <w:pStyle w:val="ListParagraph"/>
        <w:numPr>
          <w:ilvl w:val="0"/>
          <w:numId w:val="37"/>
        </w:numPr>
        <w:rPr>
          <w:lang w:val="en-US"/>
        </w:rPr>
      </w:pPr>
      <w:r>
        <w:rPr>
          <w:lang w:val="en-US"/>
        </w:rPr>
        <w:t>Species</w:t>
      </w:r>
    </w:p>
    <w:p w14:paraId="42376912" w14:textId="43F52314" w:rsidR="005907F6" w:rsidRPr="005907F6" w:rsidRDefault="005907F6" w:rsidP="005907F6">
      <w:pPr>
        <w:jc w:val="center"/>
        <w:rPr>
          <w:lang w:val="en-US"/>
        </w:rPr>
      </w:pPr>
      <w:r>
        <w:rPr>
          <w:noProof/>
          <w:lang w:eastAsia="en-AU"/>
        </w:rPr>
        <w:drawing>
          <wp:inline distT="0" distB="0" distL="0" distR="0" wp14:anchorId="2E4F7F3F" wp14:editId="3AD16A94">
            <wp:extent cx="4635500" cy="3476882"/>
            <wp:effectExtent l="0" t="0" r="0" b="9525"/>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7045" cy="3478041"/>
                    </a:xfrm>
                    <a:prstGeom prst="rect">
                      <a:avLst/>
                    </a:prstGeom>
                    <a:noFill/>
                    <a:ln>
                      <a:noFill/>
                    </a:ln>
                  </pic:spPr>
                </pic:pic>
              </a:graphicData>
            </a:graphic>
          </wp:inline>
        </w:drawing>
      </w:r>
    </w:p>
    <w:p w14:paraId="176FFFC5" w14:textId="2DC8E673" w:rsidR="009E76D6" w:rsidRPr="009E76D6" w:rsidRDefault="00C654D7" w:rsidP="009E76D6">
      <w:pPr>
        <w:ind w:left="360"/>
        <w:rPr>
          <w:lang w:val="en-US"/>
        </w:rPr>
      </w:pPr>
      <w:r>
        <w:rPr>
          <w:noProof/>
        </w:rPr>
        <w:drawing>
          <wp:inline distT="0" distB="0" distL="0" distR="0" wp14:anchorId="0F3D9FE0" wp14:editId="4A2AFC89">
            <wp:extent cx="5521124" cy="2108499"/>
            <wp:effectExtent l="0" t="0" r="381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357" cy="2113553"/>
                    </a:xfrm>
                    <a:prstGeom prst="rect">
                      <a:avLst/>
                    </a:prstGeom>
                    <a:noFill/>
                    <a:ln>
                      <a:noFill/>
                    </a:ln>
                  </pic:spPr>
                </pic:pic>
              </a:graphicData>
            </a:graphic>
          </wp:inline>
        </w:drawing>
      </w:r>
    </w:p>
    <w:p w14:paraId="32E5B990" w14:textId="79CA9E41" w:rsidR="00574984" w:rsidRDefault="000C5BDF" w:rsidP="00BA2B04">
      <w:pPr>
        <w:pStyle w:val="ListParagraph"/>
        <w:rPr>
          <w:lang w:val="en-US"/>
        </w:rPr>
      </w:pPr>
      <w:r>
        <w:rPr>
          <w:lang w:val="en-US"/>
        </w:rPr>
        <w:t>PP-pitch pine</w:t>
      </w:r>
    </w:p>
    <w:p w14:paraId="6D2623F7" w14:textId="2C12818D" w:rsidR="000C5BDF" w:rsidRDefault="00C654D7" w:rsidP="00BA2B04">
      <w:pPr>
        <w:pStyle w:val="ListParagraph"/>
        <w:rPr>
          <w:lang w:val="en-US"/>
        </w:rPr>
      </w:pPr>
      <w:proofErr w:type="spellStart"/>
      <w:r>
        <w:rPr>
          <w:lang w:val="en-US"/>
        </w:rPr>
        <w:t>PoP</w:t>
      </w:r>
      <w:proofErr w:type="spellEnd"/>
      <w:r w:rsidR="000C5BDF">
        <w:rPr>
          <w:lang w:val="en-US"/>
        </w:rPr>
        <w:t>-</w:t>
      </w:r>
      <w:r>
        <w:rPr>
          <w:lang w:val="en-US"/>
        </w:rPr>
        <w:t>Ponderosa pine</w:t>
      </w:r>
    </w:p>
    <w:p w14:paraId="08ED7118" w14:textId="2C137DA6" w:rsidR="005F6808" w:rsidRDefault="000C5BDF" w:rsidP="005578A8">
      <w:pPr>
        <w:pStyle w:val="ListParagraph"/>
        <w:rPr>
          <w:lang w:val="en-US"/>
        </w:rPr>
      </w:pPr>
      <w:r>
        <w:rPr>
          <w:lang w:val="en-US"/>
        </w:rPr>
        <w:t>WJ-Western Juniper</w:t>
      </w:r>
    </w:p>
    <w:p w14:paraId="02C81C2E" w14:textId="51EDC024" w:rsidR="00C34F51" w:rsidRDefault="00C34F51" w:rsidP="005578A8">
      <w:pPr>
        <w:pStyle w:val="ListParagraph"/>
        <w:rPr>
          <w:lang w:val="en-US"/>
        </w:rPr>
      </w:pPr>
    </w:p>
    <w:p w14:paraId="28F0FE19" w14:textId="58EB3A6E" w:rsidR="00C34F51" w:rsidRDefault="00C34F51" w:rsidP="005578A8">
      <w:pPr>
        <w:pStyle w:val="ListParagraph"/>
        <w:rPr>
          <w:lang w:val="en-US"/>
        </w:rPr>
      </w:pPr>
    </w:p>
    <w:p w14:paraId="532D7C08" w14:textId="12FC123B" w:rsidR="000474D8" w:rsidRDefault="000474D8" w:rsidP="005578A8">
      <w:pPr>
        <w:pStyle w:val="ListParagraph"/>
        <w:rPr>
          <w:lang w:val="en-US"/>
        </w:rPr>
      </w:pPr>
    </w:p>
    <w:p w14:paraId="6B54144F" w14:textId="139C015B" w:rsidR="000474D8" w:rsidRDefault="000474D8" w:rsidP="005578A8">
      <w:pPr>
        <w:pStyle w:val="ListParagraph"/>
        <w:rPr>
          <w:lang w:val="en-US"/>
        </w:rPr>
      </w:pPr>
    </w:p>
    <w:p w14:paraId="62ECADD7" w14:textId="2CD5EA46" w:rsidR="000474D8" w:rsidRDefault="000474D8" w:rsidP="005578A8">
      <w:pPr>
        <w:pStyle w:val="ListParagraph"/>
        <w:rPr>
          <w:lang w:val="en-US"/>
        </w:rPr>
      </w:pPr>
    </w:p>
    <w:p w14:paraId="258938C0" w14:textId="77777777" w:rsidR="000474D8" w:rsidRDefault="000474D8" w:rsidP="005578A8">
      <w:pPr>
        <w:pStyle w:val="ListParagraph"/>
        <w:rPr>
          <w:lang w:val="en-US"/>
        </w:rPr>
      </w:pPr>
    </w:p>
    <w:p w14:paraId="2A87D5CE" w14:textId="77777777" w:rsidR="005578A8" w:rsidRPr="005578A8" w:rsidRDefault="005578A8" w:rsidP="005578A8">
      <w:pPr>
        <w:pStyle w:val="ListParagraph"/>
        <w:rPr>
          <w:lang w:val="en-US"/>
        </w:rPr>
      </w:pPr>
    </w:p>
    <w:p w14:paraId="5117148D" w14:textId="6D556F15" w:rsidR="009E76D6" w:rsidRPr="009E76D6" w:rsidRDefault="009E76D6" w:rsidP="009E76D6">
      <w:pPr>
        <w:pStyle w:val="ListParagraph"/>
        <w:numPr>
          <w:ilvl w:val="0"/>
          <w:numId w:val="37"/>
        </w:numPr>
        <w:rPr>
          <w:lang w:val="en-US"/>
        </w:rPr>
      </w:pPr>
      <w:r>
        <w:rPr>
          <w:lang w:val="en-US"/>
        </w:rPr>
        <w:lastRenderedPageBreak/>
        <w:t>FMC</w:t>
      </w:r>
    </w:p>
    <w:p w14:paraId="0A12EFAA" w14:textId="77777777" w:rsidR="009E76D6" w:rsidRDefault="009E76D6" w:rsidP="009E76D6">
      <w:pPr>
        <w:keepNext/>
      </w:pPr>
      <w:r>
        <w:rPr>
          <w:noProof/>
          <w:lang w:eastAsia="en-AU"/>
        </w:rPr>
        <w:drawing>
          <wp:inline distT="0" distB="0" distL="0" distR="0" wp14:anchorId="55CD9CA9" wp14:editId="4BFFD723">
            <wp:extent cx="5379804" cy="2552218"/>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6562" cy="2555424"/>
                    </a:xfrm>
                    <a:prstGeom prst="rect">
                      <a:avLst/>
                    </a:prstGeom>
                    <a:noFill/>
                    <a:ln>
                      <a:noFill/>
                    </a:ln>
                  </pic:spPr>
                </pic:pic>
              </a:graphicData>
            </a:graphic>
          </wp:inline>
        </w:drawing>
      </w:r>
    </w:p>
    <w:p w14:paraId="58C21F60" w14:textId="1C52F5DE" w:rsidR="00FE3C4F" w:rsidRPr="000474D8" w:rsidRDefault="009E76D6" w:rsidP="000474D8">
      <w:pPr>
        <w:jc w:val="both"/>
        <w:rPr>
          <w:sz w:val="24"/>
          <w:szCs w:val="24"/>
        </w:rPr>
      </w:pPr>
      <w:r w:rsidRPr="00957FD8">
        <w:rPr>
          <w:sz w:val="24"/>
          <w:szCs w:val="24"/>
        </w:rPr>
        <w:t>The number of firebrands generated varying the fuel moisture content (FMC) of Western Juniper (WJ) and Ponderosa Pine (PP). Increasing MC results decreasing in firebrand generation. The trend is linear, and it is given the equation of each trendline to find the number of firebrand generation at certain FMC.</w:t>
      </w:r>
    </w:p>
    <w:p w14:paraId="529949A5" w14:textId="39C10120" w:rsidR="009E76D6" w:rsidRDefault="009E76D6" w:rsidP="009E76D6"/>
    <w:p w14:paraId="3C54EB50" w14:textId="20D428DE" w:rsidR="00C654D7" w:rsidRDefault="00C654D7" w:rsidP="009E76D6"/>
    <w:p w14:paraId="06308719" w14:textId="77777777" w:rsidR="00C654D7" w:rsidRDefault="00C654D7" w:rsidP="009E76D6"/>
    <w:p w14:paraId="0356DC08" w14:textId="0EBB7146" w:rsidR="00C654D7" w:rsidRPr="00C654D7" w:rsidRDefault="00C654D7" w:rsidP="009E76D6">
      <w:pPr>
        <w:rPr>
          <w:sz w:val="24"/>
          <w:szCs w:val="24"/>
        </w:rPr>
      </w:pPr>
      <w:r w:rsidRPr="00C654D7">
        <w:rPr>
          <w:sz w:val="24"/>
          <w:szCs w:val="24"/>
        </w:rPr>
        <w:t xml:space="preserve">Firebrand generation ratio and rate calculation for Eucalyptus, Banksia, and Acacia based on the FMC, trend line equations of WJ, and PP vegetations. </w:t>
      </w:r>
    </w:p>
    <w:tbl>
      <w:tblPr>
        <w:tblStyle w:val="TableGrid"/>
        <w:tblW w:w="0" w:type="auto"/>
        <w:tblLook w:val="04A0" w:firstRow="1" w:lastRow="0" w:firstColumn="1" w:lastColumn="0" w:noHBand="0" w:noVBand="1"/>
      </w:tblPr>
      <w:tblGrid>
        <w:gridCol w:w="1838"/>
        <w:gridCol w:w="1320"/>
        <w:gridCol w:w="808"/>
        <w:gridCol w:w="1266"/>
        <w:gridCol w:w="1958"/>
        <w:gridCol w:w="1826"/>
      </w:tblGrid>
      <w:tr w:rsidR="00C654D7" w14:paraId="3203A94D" w14:textId="77777777" w:rsidTr="00953658">
        <w:tc>
          <w:tcPr>
            <w:tcW w:w="1838" w:type="dxa"/>
          </w:tcPr>
          <w:p w14:paraId="732A910F" w14:textId="77777777" w:rsidR="00C654D7" w:rsidRPr="00CB163C" w:rsidRDefault="00C654D7" w:rsidP="00953658">
            <w:bookmarkStart w:id="0" w:name="_Hlk70543268"/>
          </w:p>
          <w:p w14:paraId="430BE037" w14:textId="77777777" w:rsidR="00C654D7" w:rsidRDefault="00C654D7" w:rsidP="00953658">
            <w:r>
              <w:t>Similar</w:t>
            </w:r>
          </w:p>
          <w:p w14:paraId="39A569E2" w14:textId="77777777" w:rsidR="00C654D7" w:rsidRPr="00CB163C" w:rsidRDefault="00C654D7" w:rsidP="00953658">
            <w:r>
              <w:t>v</w:t>
            </w:r>
            <w:r w:rsidRPr="00CB163C">
              <w:t>egetations</w:t>
            </w:r>
          </w:p>
        </w:tc>
        <w:tc>
          <w:tcPr>
            <w:tcW w:w="1320" w:type="dxa"/>
          </w:tcPr>
          <w:p w14:paraId="19DBDD05" w14:textId="77777777" w:rsidR="00C654D7" w:rsidRPr="00CB163C" w:rsidRDefault="00C654D7" w:rsidP="00953658">
            <w:r w:rsidRPr="00CB163C">
              <w:t xml:space="preserve">Firebrand generation rate </w:t>
            </w:r>
          </w:p>
          <w:p w14:paraId="22BABB18" w14:textId="77777777" w:rsidR="00C654D7" w:rsidRPr="00CB163C" w:rsidRDefault="00C654D7" w:rsidP="00953658">
            <w:r>
              <w:t>(pcs/MW/</w:t>
            </w:r>
            <w:r w:rsidRPr="00CB163C">
              <w:t>s)</w:t>
            </w:r>
          </w:p>
        </w:tc>
        <w:tc>
          <w:tcPr>
            <w:tcW w:w="808" w:type="dxa"/>
          </w:tcPr>
          <w:p w14:paraId="70A85CFC" w14:textId="77777777" w:rsidR="00C654D7" w:rsidRPr="00CB163C" w:rsidRDefault="00C654D7" w:rsidP="00953658">
            <w:r w:rsidRPr="00CB163C">
              <w:t>MC (%)</w:t>
            </w:r>
          </w:p>
        </w:tc>
        <w:tc>
          <w:tcPr>
            <w:tcW w:w="1266" w:type="dxa"/>
          </w:tcPr>
          <w:p w14:paraId="06042484" w14:textId="77777777" w:rsidR="00C654D7" w:rsidRPr="00CB163C" w:rsidRDefault="00C654D7" w:rsidP="00953658">
            <w:r w:rsidRPr="00CB163C">
              <w:t>Number of firebrands</w:t>
            </w:r>
          </w:p>
        </w:tc>
        <w:tc>
          <w:tcPr>
            <w:tcW w:w="1958" w:type="dxa"/>
          </w:tcPr>
          <w:p w14:paraId="67F97DE5" w14:textId="77777777" w:rsidR="00C654D7" w:rsidRPr="00CB163C" w:rsidRDefault="00C654D7" w:rsidP="00953658">
            <w:r w:rsidRPr="00CB163C">
              <w:t xml:space="preserve">Generation ratio to </w:t>
            </w:r>
          </w:p>
          <w:p w14:paraId="695F9EE5" w14:textId="77777777" w:rsidR="00C654D7" w:rsidRPr="00CB163C" w:rsidRDefault="00C654D7" w:rsidP="00953658">
            <w:r w:rsidRPr="00CB163C">
              <w:t xml:space="preserve">3.22% MC </w:t>
            </w:r>
          </w:p>
        </w:tc>
        <w:tc>
          <w:tcPr>
            <w:tcW w:w="1826" w:type="dxa"/>
          </w:tcPr>
          <w:p w14:paraId="145F95D4" w14:textId="77777777" w:rsidR="00C654D7" w:rsidRPr="00CB163C" w:rsidRDefault="00C654D7" w:rsidP="00953658">
            <w:r>
              <w:t>Generation rate (pcs/MW/</w:t>
            </w:r>
            <w:r w:rsidRPr="00CB163C">
              <w:t>s)</w:t>
            </w:r>
          </w:p>
        </w:tc>
      </w:tr>
      <w:tr w:rsidR="00C654D7" w14:paraId="4EF235D0" w14:textId="77777777" w:rsidTr="00953658">
        <w:trPr>
          <w:trHeight w:val="550"/>
        </w:trPr>
        <w:tc>
          <w:tcPr>
            <w:tcW w:w="1838" w:type="dxa"/>
            <w:vMerge w:val="restart"/>
          </w:tcPr>
          <w:p w14:paraId="5182CD28" w14:textId="77777777" w:rsidR="00C654D7" w:rsidRPr="00CB163C" w:rsidRDefault="00C654D7" w:rsidP="00953658">
            <w:r w:rsidRPr="00CB163C">
              <w:t>Western</w:t>
            </w:r>
            <w:r>
              <w:t xml:space="preserve"> </w:t>
            </w:r>
            <w:r w:rsidRPr="00CB163C">
              <w:t>Juniper</w:t>
            </w:r>
          </w:p>
          <w:p w14:paraId="22055DBC" w14:textId="77777777" w:rsidR="00C654D7" w:rsidRPr="00CB163C" w:rsidRDefault="00C654D7" w:rsidP="00953658">
            <w:r>
              <w:t>Pitch pine</w:t>
            </w:r>
          </w:p>
          <w:p w14:paraId="42E9C5D8" w14:textId="77777777" w:rsidR="00C654D7" w:rsidRPr="00CB163C" w:rsidRDefault="00C654D7" w:rsidP="00953658">
            <w:r w:rsidRPr="00CB163C">
              <w:t>Banksia/</w:t>
            </w:r>
            <w:r>
              <w:t>Acacia</w:t>
            </w:r>
          </w:p>
        </w:tc>
        <w:tc>
          <w:tcPr>
            <w:tcW w:w="1320" w:type="dxa"/>
            <w:vMerge w:val="restart"/>
          </w:tcPr>
          <w:p w14:paraId="1D57D36D" w14:textId="77777777" w:rsidR="00C654D7" w:rsidRPr="00CB163C" w:rsidRDefault="00C654D7" w:rsidP="00953658">
            <w:r>
              <w:t>4.60</w:t>
            </w:r>
          </w:p>
          <w:p w14:paraId="4D56BBE9" w14:textId="77777777" w:rsidR="00C654D7" w:rsidRPr="00CB163C" w:rsidRDefault="00C654D7" w:rsidP="00953658">
            <w:r w:rsidRPr="00CB163C">
              <w:t>(</w:t>
            </w:r>
            <w:proofErr w:type="spellStart"/>
            <w:r>
              <w:t>Picth</w:t>
            </w:r>
            <w:proofErr w:type="spellEnd"/>
            <w:r>
              <w:t xml:space="preserve"> pine</w:t>
            </w:r>
            <w:r w:rsidRPr="00CB163C">
              <w:t>)</w:t>
            </w:r>
          </w:p>
        </w:tc>
        <w:tc>
          <w:tcPr>
            <w:tcW w:w="808" w:type="dxa"/>
          </w:tcPr>
          <w:p w14:paraId="1373C625" w14:textId="77777777" w:rsidR="00C654D7" w:rsidRPr="00CB163C" w:rsidRDefault="00C654D7" w:rsidP="00953658">
            <w:r w:rsidRPr="00CB163C">
              <w:t>3.84</w:t>
            </w:r>
          </w:p>
        </w:tc>
        <w:tc>
          <w:tcPr>
            <w:tcW w:w="1266" w:type="dxa"/>
          </w:tcPr>
          <w:p w14:paraId="5B852D84" w14:textId="77777777" w:rsidR="00C654D7" w:rsidRPr="00CB163C" w:rsidRDefault="00C654D7" w:rsidP="00953658">
            <w:r w:rsidRPr="00CB163C">
              <w:t>1569</w:t>
            </w:r>
          </w:p>
        </w:tc>
        <w:tc>
          <w:tcPr>
            <w:tcW w:w="1958" w:type="dxa"/>
          </w:tcPr>
          <w:p w14:paraId="1F300403" w14:textId="77777777" w:rsidR="00C654D7" w:rsidRPr="00CB163C" w:rsidRDefault="00C654D7" w:rsidP="00953658">
            <w:r w:rsidRPr="00CB163C">
              <w:t>(1569/</w:t>
            </w:r>
            <w:r>
              <w:t>819</w:t>
            </w:r>
            <w:r w:rsidRPr="00CB163C">
              <w:t>)=1.</w:t>
            </w:r>
            <w:r>
              <w:t>91</w:t>
            </w:r>
          </w:p>
        </w:tc>
        <w:tc>
          <w:tcPr>
            <w:tcW w:w="1826" w:type="dxa"/>
          </w:tcPr>
          <w:p w14:paraId="10169F84" w14:textId="77777777" w:rsidR="00C654D7" w:rsidRPr="00CB163C" w:rsidRDefault="00C654D7" w:rsidP="00953658">
            <w:r>
              <w:t>4.60</w:t>
            </w:r>
            <w:r w:rsidRPr="00CB163C">
              <w:sym w:font="Wingdings 2" w:char="F0CD"/>
            </w:r>
            <w:r w:rsidRPr="00CB163C">
              <w:t>1.</w:t>
            </w:r>
            <w:r>
              <w:t>91</w:t>
            </w:r>
            <w:r w:rsidRPr="00CB163C">
              <w:t>=</w:t>
            </w:r>
            <w:r>
              <w:t>8.79</w:t>
            </w:r>
          </w:p>
        </w:tc>
      </w:tr>
      <w:tr w:rsidR="00C654D7" w14:paraId="32089046" w14:textId="77777777" w:rsidTr="00953658">
        <w:trPr>
          <w:trHeight w:val="519"/>
        </w:trPr>
        <w:tc>
          <w:tcPr>
            <w:tcW w:w="1838" w:type="dxa"/>
            <w:vMerge/>
          </w:tcPr>
          <w:p w14:paraId="3D074281" w14:textId="77777777" w:rsidR="00C654D7" w:rsidRPr="00CB163C" w:rsidRDefault="00C654D7" w:rsidP="00953658"/>
        </w:tc>
        <w:tc>
          <w:tcPr>
            <w:tcW w:w="1320" w:type="dxa"/>
            <w:vMerge/>
          </w:tcPr>
          <w:p w14:paraId="5A8F35D0" w14:textId="77777777" w:rsidR="00C654D7" w:rsidRPr="00CB163C" w:rsidRDefault="00C654D7" w:rsidP="00953658"/>
        </w:tc>
        <w:tc>
          <w:tcPr>
            <w:tcW w:w="808" w:type="dxa"/>
          </w:tcPr>
          <w:p w14:paraId="43105C6E" w14:textId="77777777" w:rsidR="00C654D7" w:rsidRPr="00CB163C" w:rsidRDefault="00C654D7" w:rsidP="00953658">
            <w:r>
              <w:t>31</w:t>
            </w:r>
          </w:p>
        </w:tc>
        <w:tc>
          <w:tcPr>
            <w:tcW w:w="1266" w:type="dxa"/>
          </w:tcPr>
          <w:p w14:paraId="65B6C911" w14:textId="77777777" w:rsidR="00C654D7" w:rsidRPr="00CB163C" w:rsidRDefault="00C654D7" w:rsidP="00953658">
            <w:r>
              <w:t>819</w:t>
            </w:r>
          </w:p>
        </w:tc>
        <w:tc>
          <w:tcPr>
            <w:tcW w:w="1958" w:type="dxa"/>
          </w:tcPr>
          <w:p w14:paraId="304C7A9A" w14:textId="77777777" w:rsidR="00C654D7" w:rsidRPr="00CB163C" w:rsidRDefault="00C654D7" w:rsidP="00953658">
            <w:r w:rsidRPr="00CB163C">
              <w:t>(</w:t>
            </w:r>
            <w:r>
              <w:t>819</w:t>
            </w:r>
            <w:r w:rsidRPr="00CB163C">
              <w:t>/</w:t>
            </w:r>
            <w:r>
              <w:t>819</w:t>
            </w:r>
            <w:r w:rsidRPr="00CB163C">
              <w:t>)=1.</w:t>
            </w:r>
            <w:r>
              <w:t>00</w:t>
            </w:r>
          </w:p>
        </w:tc>
        <w:tc>
          <w:tcPr>
            <w:tcW w:w="1826" w:type="dxa"/>
          </w:tcPr>
          <w:p w14:paraId="01082F3B" w14:textId="77777777" w:rsidR="00C654D7" w:rsidRPr="00CB163C" w:rsidRDefault="00C654D7" w:rsidP="00953658">
            <w:r>
              <w:t>4.60</w:t>
            </w:r>
            <w:r w:rsidRPr="00CB163C">
              <w:sym w:font="Wingdings 2" w:char="F0CD"/>
            </w:r>
            <w:r w:rsidRPr="00CB163C">
              <w:t>1.</w:t>
            </w:r>
            <w:r>
              <w:t>00</w:t>
            </w:r>
            <w:r w:rsidRPr="00CB163C">
              <w:t>=</w:t>
            </w:r>
            <w:r>
              <w:t>4.60</w:t>
            </w:r>
          </w:p>
        </w:tc>
      </w:tr>
      <w:tr w:rsidR="00C654D7" w14:paraId="5C251D54" w14:textId="77777777" w:rsidTr="00953658">
        <w:trPr>
          <w:trHeight w:val="520"/>
        </w:trPr>
        <w:tc>
          <w:tcPr>
            <w:tcW w:w="1838" w:type="dxa"/>
            <w:vMerge w:val="restart"/>
          </w:tcPr>
          <w:p w14:paraId="0D939CDC" w14:textId="77777777" w:rsidR="00C654D7" w:rsidRPr="00CB163C" w:rsidRDefault="00C654D7" w:rsidP="00953658">
            <w:r w:rsidRPr="00CB163C">
              <w:t>Ponderosa pine</w:t>
            </w:r>
          </w:p>
          <w:p w14:paraId="72F55137" w14:textId="77777777" w:rsidR="00C654D7" w:rsidRPr="00CB163C" w:rsidRDefault="00C654D7" w:rsidP="00953658">
            <w:r w:rsidRPr="00CB163C">
              <w:t>Pitch pine</w:t>
            </w:r>
          </w:p>
          <w:p w14:paraId="48399065" w14:textId="77777777" w:rsidR="00C654D7" w:rsidRPr="00CB163C" w:rsidRDefault="00C654D7" w:rsidP="00953658">
            <w:r w:rsidRPr="00CB163C">
              <w:t>Eucalyptus</w:t>
            </w:r>
          </w:p>
        </w:tc>
        <w:tc>
          <w:tcPr>
            <w:tcW w:w="1320" w:type="dxa"/>
            <w:vMerge w:val="restart"/>
          </w:tcPr>
          <w:p w14:paraId="63655A04" w14:textId="77777777" w:rsidR="00C654D7" w:rsidRPr="00CB163C" w:rsidRDefault="00C654D7" w:rsidP="00953658">
            <w:r w:rsidRPr="00CB163C">
              <w:t>4.60</w:t>
            </w:r>
          </w:p>
          <w:p w14:paraId="423B37CD" w14:textId="77777777" w:rsidR="00C654D7" w:rsidRPr="00CB163C" w:rsidRDefault="00C654D7" w:rsidP="00953658">
            <w:r w:rsidRPr="00CB163C">
              <w:t>(Pitch pine)</w:t>
            </w:r>
          </w:p>
        </w:tc>
        <w:tc>
          <w:tcPr>
            <w:tcW w:w="808" w:type="dxa"/>
          </w:tcPr>
          <w:p w14:paraId="74D87FF9" w14:textId="77777777" w:rsidR="00C654D7" w:rsidRPr="00CB163C" w:rsidRDefault="00C654D7" w:rsidP="00953658">
            <w:r w:rsidRPr="00CB163C">
              <w:t>3.84</w:t>
            </w:r>
          </w:p>
        </w:tc>
        <w:tc>
          <w:tcPr>
            <w:tcW w:w="1266" w:type="dxa"/>
          </w:tcPr>
          <w:p w14:paraId="30B25EC1" w14:textId="77777777" w:rsidR="00C654D7" w:rsidRPr="00CB163C" w:rsidRDefault="00C654D7" w:rsidP="00953658">
            <w:r w:rsidRPr="00CB163C">
              <w:t>520</w:t>
            </w:r>
          </w:p>
        </w:tc>
        <w:tc>
          <w:tcPr>
            <w:tcW w:w="1958" w:type="dxa"/>
          </w:tcPr>
          <w:p w14:paraId="45E9F026" w14:textId="77777777" w:rsidR="00C654D7" w:rsidRPr="00CB163C" w:rsidRDefault="00C654D7" w:rsidP="00953658">
            <w:r w:rsidRPr="00CB163C">
              <w:t>(520/</w:t>
            </w:r>
            <w:r>
              <w:t>392</w:t>
            </w:r>
            <w:r w:rsidRPr="00CB163C">
              <w:t>)=1.</w:t>
            </w:r>
            <w:r>
              <w:t>33</w:t>
            </w:r>
          </w:p>
        </w:tc>
        <w:tc>
          <w:tcPr>
            <w:tcW w:w="1826" w:type="dxa"/>
          </w:tcPr>
          <w:p w14:paraId="3AAEBA12" w14:textId="77777777" w:rsidR="00C654D7" w:rsidRPr="00CB163C" w:rsidRDefault="00C654D7" w:rsidP="00953658">
            <w:r>
              <w:t>4.60</w:t>
            </w:r>
            <w:r w:rsidRPr="00CB163C">
              <w:sym w:font="Wingdings 2" w:char="F0CD"/>
            </w:r>
            <w:r w:rsidRPr="00CB163C">
              <w:t>1.</w:t>
            </w:r>
            <w:r>
              <w:t>33</w:t>
            </w:r>
            <w:r w:rsidRPr="00CB163C">
              <w:t>=</w:t>
            </w:r>
            <w:r>
              <w:t>6.12</w:t>
            </w:r>
          </w:p>
        </w:tc>
      </w:tr>
      <w:tr w:rsidR="00C654D7" w14:paraId="7C003C70" w14:textId="77777777" w:rsidTr="00953658">
        <w:trPr>
          <w:trHeight w:val="519"/>
        </w:trPr>
        <w:tc>
          <w:tcPr>
            <w:tcW w:w="1838" w:type="dxa"/>
            <w:vMerge/>
          </w:tcPr>
          <w:p w14:paraId="16E302B9" w14:textId="77777777" w:rsidR="00C654D7" w:rsidRPr="00CB163C" w:rsidRDefault="00C654D7" w:rsidP="00953658"/>
        </w:tc>
        <w:tc>
          <w:tcPr>
            <w:tcW w:w="1320" w:type="dxa"/>
            <w:vMerge/>
          </w:tcPr>
          <w:p w14:paraId="1DEC3991" w14:textId="77777777" w:rsidR="00C654D7" w:rsidRPr="00CB163C" w:rsidRDefault="00C654D7" w:rsidP="00953658"/>
        </w:tc>
        <w:tc>
          <w:tcPr>
            <w:tcW w:w="808" w:type="dxa"/>
          </w:tcPr>
          <w:p w14:paraId="0A6938A9" w14:textId="77777777" w:rsidR="00C654D7" w:rsidRPr="00CB163C" w:rsidRDefault="00C654D7" w:rsidP="00953658">
            <w:r w:rsidRPr="00CB163C">
              <w:t>31</w:t>
            </w:r>
          </w:p>
        </w:tc>
        <w:tc>
          <w:tcPr>
            <w:tcW w:w="1266" w:type="dxa"/>
          </w:tcPr>
          <w:p w14:paraId="01AF5BBA" w14:textId="77777777" w:rsidR="00C654D7" w:rsidRPr="00CB163C" w:rsidRDefault="00C654D7" w:rsidP="00953658">
            <w:r w:rsidRPr="00CB163C">
              <w:t>392</w:t>
            </w:r>
          </w:p>
        </w:tc>
        <w:tc>
          <w:tcPr>
            <w:tcW w:w="1958" w:type="dxa"/>
          </w:tcPr>
          <w:p w14:paraId="3F5EA81E" w14:textId="77777777" w:rsidR="00C654D7" w:rsidRPr="00CB163C" w:rsidRDefault="00C654D7" w:rsidP="00953658">
            <w:r w:rsidRPr="00CB163C">
              <w:t>(</w:t>
            </w:r>
            <w:r>
              <w:t>392</w:t>
            </w:r>
            <w:r w:rsidRPr="00CB163C">
              <w:t>/392)=1.</w:t>
            </w:r>
            <w:r>
              <w:t>00</w:t>
            </w:r>
          </w:p>
        </w:tc>
        <w:tc>
          <w:tcPr>
            <w:tcW w:w="1826" w:type="dxa"/>
          </w:tcPr>
          <w:p w14:paraId="2D644D8F" w14:textId="77777777" w:rsidR="00C654D7" w:rsidRPr="00CB163C" w:rsidRDefault="00C654D7" w:rsidP="00953658">
            <w:pPr>
              <w:rPr>
                <w:b/>
                <w:bCs/>
              </w:rPr>
            </w:pPr>
            <w:r>
              <w:t>4.60</w:t>
            </w:r>
            <w:r w:rsidRPr="00CB163C">
              <w:sym w:font="Wingdings 2" w:char="F0CD"/>
            </w:r>
            <w:r w:rsidRPr="00CB163C">
              <w:t>1.</w:t>
            </w:r>
            <w:r>
              <w:t>00</w:t>
            </w:r>
            <w:r w:rsidRPr="00CB163C">
              <w:t>=</w:t>
            </w:r>
            <w:r>
              <w:t>4.60</w:t>
            </w:r>
          </w:p>
        </w:tc>
      </w:tr>
      <w:bookmarkEnd w:id="0"/>
    </w:tbl>
    <w:p w14:paraId="374FD7C6" w14:textId="0D159CF3" w:rsidR="00C34F51" w:rsidRDefault="00C34F51" w:rsidP="009E76D6">
      <w:pPr>
        <w:rPr>
          <w:lang w:val="en-US"/>
        </w:rPr>
      </w:pPr>
    </w:p>
    <w:p w14:paraId="1132DDD6" w14:textId="35AF1081" w:rsidR="00C34F51" w:rsidRDefault="00C34F51" w:rsidP="009E76D6">
      <w:pPr>
        <w:rPr>
          <w:lang w:val="en-US"/>
        </w:rPr>
      </w:pPr>
    </w:p>
    <w:p w14:paraId="2E7F0C8E" w14:textId="3C6C946A" w:rsidR="000474D8" w:rsidRDefault="000474D8" w:rsidP="009E76D6">
      <w:pPr>
        <w:rPr>
          <w:lang w:val="en-US"/>
        </w:rPr>
      </w:pPr>
    </w:p>
    <w:p w14:paraId="2C8672DC" w14:textId="3CF13F48" w:rsidR="00974224" w:rsidRDefault="00974224" w:rsidP="009E76D6">
      <w:pPr>
        <w:rPr>
          <w:lang w:val="en-US"/>
        </w:rPr>
      </w:pPr>
    </w:p>
    <w:p w14:paraId="0E159370" w14:textId="77777777" w:rsidR="00974224" w:rsidRDefault="00974224" w:rsidP="009E76D6">
      <w:pPr>
        <w:rPr>
          <w:lang w:val="en-US"/>
        </w:rPr>
      </w:pPr>
    </w:p>
    <w:p w14:paraId="4442C71B" w14:textId="50DD1ED0" w:rsidR="000474D8" w:rsidRDefault="000474D8" w:rsidP="009E76D6">
      <w:pPr>
        <w:rPr>
          <w:lang w:val="en-US"/>
        </w:rPr>
      </w:pPr>
      <w:r>
        <w:rPr>
          <w:lang w:val="en-US"/>
        </w:rPr>
        <w:lastRenderedPageBreak/>
        <w:tab/>
      </w:r>
    </w:p>
    <w:p w14:paraId="332F7201" w14:textId="126C64AE" w:rsidR="009E76D6" w:rsidRPr="009E76D6" w:rsidRDefault="009E76D6" w:rsidP="009E76D6">
      <w:pPr>
        <w:pStyle w:val="ListParagraph"/>
        <w:numPr>
          <w:ilvl w:val="0"/>
          <w:numId w:val="37"/>
        </w:numPr>
        <w:rPr>
          <w:lang w:val="en-US"/>
        </w:rPr>
      </w:pPr>
      <w:r>
        <w:rPr>
          <w:lang w:val="en-US"/>
        </w:rPr>
        <w:t>Wind effect</w:t>
      </w:r>
    </w:p>
    <w:p w14:paraId="5D265FF1" w14:textId="77777777" w:rsidR="009E76D6" w:rsidRDefault="009E76D6" w:rsidP="009E76D6">
      <w:pPr>
        <w:keepNext/>
      </w:pPr>
      <w:r>
        <w:rPr>
          <w:noProof/>
          <w:lang w:eastAsia="en-AU"/>
        </w:rPr>
        <w:drawing>
          <wp:inline distT="0" distB="0" distL="0" distR="0" wp14:anchorId="1C98F48D" wp14:editId="32EA74A7">
            <wp:extent cx="5530850" cy="262510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39059" cy="2628997"/>
                    </a:xfrm>
                    <a:prstGeom prst="rect">
                      <a:avLst/>
                    </a:prstGeom>
                    <a:noFill/>
                    <a:ln>
                      <a:noFill/>
                    </a:ln>
                  </pic:spPr>
                </pic:pic>
              </a:graphicData>
            </a:graphic>
          </wp:inline>
        </w:drawing>
      </w:r>
    </w:p>
    <w:p w14:paraId="7333C304" w14:textId="6CC5E0D7" w:rsidR="00C654D7" w:rsidRPr="00974224" w:rsidRDefault="009E76D6" w:rsidP="00974224">
      <w:pPr>
        <w:ind w:left="360"/>
        <w:rPr>
          <w:noProof/>
        </w:rPr>
      </w:pPr>
      <w:r w:rsidRPr="007A49E4">
        <w:rPr>
          <w:noProof/>
          <w:sz w:val="24"/>
          <w:szCs w:val="24"/>
        </w:rPr>
        <w:t>The experimental results of the number of firebrands collected in Idle, medium, and High wind speeds for Loblolly pine and Leyland cypress vegetations. Increasing wind speeds shows an increment of firebrands collection. The experiment was set up to collect all the firebrands generated in each tree burning</w:t>
      </w:r>
      <w:r w:rsidR="007A49E4">
        <w:rPr>
          <w:noProof/>
          <w:sz w:val="24"/>
          <w:szCs w:val="24"/>
        </w:rPr>
        <w:t xml:space="preserve"> of Bahrani et al</w:t>
      </w:r>
      <w:r>
        <w:rPr>
          <w:noProof/>
        </w:rPr>
        <w:t>.</w:t>
      </w:r>
    </w:p>
    <w:p w14:paraId="321D5170" w14:textId="77777777" w:rsidR="00C654D7" w:rsidRDefault="00C654D7" w:rsidP="007A49E4">
      <w:pPr>
        <w:rPr>
          <w:lang w:val="en-US"/>
        </w:rPr>
      </w:pPr>
    </w:p>
    <w:p w14:paraId="6278498D" w14:textId="77777777" w:rsidR="00C654D7" w:rsidRPr="00C654D7" w:rsidRDefault="00C654D7" w:rsidP="00C654D7">
      <w:pPr>
        <w:rPr>
          <w:sz w:val="24"/>
          <w:szCs w:val="24"/>
        </w:rPr>
      </w:pPr>
      <w:r w:rsidRPr="00C654D7">
        <w:rPr>
          <w:sz w:val="24"/>
          <w:szCs w:val="24"/>
        </w:rPr>
        <w:t xml:space="preserve">Firebrand generation ratio and rate calculation for Eucalyptus, Banksia, and Acacia based on the wind speeds, trend line equations of LP and LC vegetations. </w:t>
      </w:r>
    </w:p>
    <w:tbl>
      <w:tblPr>
        <w:tblStyle w:val="TableGrid"/>
        <w:tblW w:w="0" w:type="auto"/>
        <w:tblLook w:val="04A0" w:firstRow="1" w:lastRow="0" w:firstColumn="1" w:lastColumn="0" w:noHBand="0" w:noVBand="1"/>
      </w:tblPr>
      <w:tblGrid>
        <w:gridCol w:w="1764"/>
        <w:gridCol w:w="1427"/>
        <w:gridCol w:w="789"/>
        <w:gridCol w:w="1252"/>
        <w:gridCol w:w="1838"/>
        <w:gridCol w:w="1946"/>
      </w:tblGrid>
      <w:tr w:rsidR="00C654D7" w14:paraId="52DF8168" w14:textId="77777777" w:rsidTr="00953658">
        <w:tc>
          <w:tcPr>
            <w:tcW w:w="1764" w:type="dxa"/>
          </w:tcPr>
          <w:p w14:paraId="3BAA835C" w14:textId="77777777" w:rsidR="00C654D7" w:rsidRDefault="00C654D7" w:rsidP="00953658">
            <w:bookmarkStart w:id="1" w:name="_Hlk70543206"/>
          </w:p>
          <w:p w14:paraId="177E31CC" w14:textId="77777777" w:rsidR="00C654D7" w:rsidRPr="008508CB" w:rsidRDefault="00C654D7" w:rsidP="00953658">
            <w:r>
              <w:t>Similar v</w:t>
            </w:r>
            <w:r w:rsidRPr="008508CB">
              <w:t>egetations</w:t>
            </w:r>
          </w:p>
        </w:tc>
        <w:tc>
          <w:tcPr>
            <w:tcW w:w="1427" w:type="dxa"/>
          </w:tcPr>
          <w:p w14:paraId="5F491CA0" w14:textId="77777777" w:rsidR="00C654D7" w:rsidRDefault="00C654D7" w:rsidP="00953658">
            <w:r w:rsidRPr="008508CB">
              <w:t>Firebrand generation rate</w:t>
            </w:r>
            <w:r>
              <w:t xml:space="preserve"> </w:t>
            </w:r>
          </w:p>
          <w:p w14:paraId="12DC04D6" w14:textId="77777777" w:rsidR="00C654D7" w:rsidRPr="008508CB" w:rsidRDefault="00C654D7" w:rsidP="00953658">
            <w:r>
              <w:t>(pcs/MW/s)</w:t>
            </w:r>
          </w:p>
        </w:tc>
        <w:tc>
          <w:tcPr>
            <w:tcW w:w="789" w:type="dxa"/>
          </w:tcPr>
          <w:p w14:paraId="1DB25000" w14:textId="77777777" w:rsidR="00C654D7" w:rsidRPr="008508CB" w:rsidRDefault="00C654D7" w:rsidP="00953658">
            <w:r w:rsidRPr="008508CB">
              <w:t>Wind (m/s)</w:t>
            </w:r>
          </w:p>
        </w:tc>
        <w:tc>
          <w:tcPr>
            <w:tcW w:w="1252" w:type="dxa"/>
          </w:tcPr>
          <w:p w14:paraId="5CB3C3B3" w14:textId="77777777" w:rsidR="00C654D7" w:rsidRPr="008508CB" w:rsidRDefault="00C654D7" w:rsidP="00953658">
            <w:r w:rsidRPr="008508CB">
              <w:t>Number of firebrands</w:t>
            </w:r>
          </w:p>
        </w:tc>
        <w:tc>
          <w:tcPr>
            <w:tcW w:w="1838" w:type="dxa"/>
          </w:tcPr>
          <w:p w14:paraId="7767909A" w14:textId="77777777" w:rsidR="00C654D7" w:rsidRPr="008508CB" w:rsidRDefault="00C654D7" w:rsidP="00953658">
            <w:r w:rsidRPr="008508CB">
              <w:t xml:space="preserve">Generation ratio to </w:t>
            </w:r>
          </w:p>
          <w:p w14:paraId="5B235755" w14:textId="77777777" w:rsidR="00C654D7" w:rsidRPr="008508CB" w:rsidRDefault="00C654D7" w:rsidP="00953658">
            <w:r w:rsidRPr="008508CB">
              <w:t xml:space="preserve">2 m/s </w:t>
            </w:r>
            <w:r>
              <w:t>and 0 m/s</w:t>
            </w:r>
          </w:p>
        </w:tc>
        <w:tc>
          <w:tcPr>
            <w:tcW w:w="1946" w:type="dxa"/>
          </w:tcPr>
          <w:p w14:paraId="75DA4D97" w14:textId="77777777" w:rsidR="00C654D7" w:rsidRPr="008508CB" w:rsidRDefault="00C654D7" w:rsidP="00953658">
            <w:r>
              <w:t>Generation rate (pcs/MW/</w:t>
            </w:r>
            <w:r w:rsidRPr="008508CB">
              <w:t>s)</w:t>
            </w:r>
          </w:p>
        </w:tc>
      </w:tr>
      <w:tr w:rsidR="00C654D7" w14:paraId="09182B49" w14:textId="77777777" w:rsidTr="00953658">
        <w:tc>
          <w:tcPr>
            <w:tcW w:w="1764" w:type="dxa"/>
            <w:vMerge w:val="restart"/>
          </w:tcPr>
          <w:p w14:paraId="63744DD1" w14:textId="77777777" w:rsidR="00C654D7" w:rsidRPr="008508CB" w:rsidRDefault="00C654D7" w:rsidP="00953658">
            <w:r w:rsidRPr="008508CB">
              <w:t>Loblolly pine</w:t>
            </w:r>
          </w:p>
          <w:p w14:paraId="7FDA3F5C" w14:textId="77777777" w:rsidR="00C654D7" w:rsidRPr="008508CB" w:rsidRDefault="00C654D7" w:rsidP="00953658">
            <w:r w:rsidRPr="008508CB">
              <w:t>Pitch pine</w:t>
            </w:r>
          </w:p>
          <w:p w14:paraId="72BDB6F6" w14:textId="77777777" w:rsidR="00C654D7" w:rsidRPr="008508CB" w:rsidRDefault="00C654D7" w:rsidP="00953658">
            <w:r w:rsidRPr="008508CB">
              <w:t>Eucalyptus</w:t>
            </w:r>
          </w:p>
          <w:p w14:paraId="7320F606" w14:textId="77777777" w:rsidR="00C654D7" w:rsidRPr="008508CB" w:rsidRDefault="00C654D7" w:rsidP="00953658"/>
        </w:tc>
        <w:tc>
          <w:tcPr>
            <w:tcW w:w="1427" w:type="dxa"/>
            <w:vMerge w:val="restart"/>
          </w:tcPr>
          <w:p w14:paraId="528B2B5B" w14:textId="77777777" w:rsidR="00C654D7" w:rsidRPr="008508CB" w:rsidRDefault="00C654D7" w:rsidP="00953658">
            <w:r w:rsidRPr="008508CB">
              <w:t>4.60</w:t>
            </w:r>
          </w:p>
          <w:p w14:paraId="400B208B" w14:textId="77777777" w:rsidR="00C654D7" w:rsidRDefault="00C654D7" w:rsidP="00953658">
            <w:r w:rsidRPr="008508CB">
              <w:t xml:space="preserve">(Pitch pine at </w:t>
            </w:r>
          </w:p>
          <w:p w14:paraId="05EC5036" w14:textId="77777777" w:rsidR="00C654D7" w:rsidRPr="008508CB" w:rsidRDefault="00C654D7" w:rsidP="00953658">
            <w:r w:rsidRPr="008508CB">
              <w:t>2 m/s)</w:t>
            </w:r>
          </w:p>
        </w:tc>
        <w:tc>
          <w:tcPr>
            <w:tcW w:w="789" w:type="dxa"/>
          </w:tcPr>
          <w:p w14:paraId="55CDE7AE" w14:textId="77777777" w:rsidR="00C654D7" w:rsidRPr="008508CB" w:rsidRDefault="00C654D7" w:rsidP="00953658">
            <w:r w:rsidRPr="008508CB">
              <w:t>2</w:t>
            </w:r>
          </w:p>
        </w:tc>
        <w:tc>
          <w:tcPr>
            <w:tcW w:w="1252" w:type="dxa"/>
          </w:tcPr>
          <w:p w14:paraId="573DE3AA" w14:textId="77777777" w:rsidR="00C654D7" w:rsidRPr="008508CB" w:rsidRDefault="00C654D7" w:rsidP="00953658">
            <w:r w:rsidRPr="008508CB">
              <w:t>274</w:t>
            </w:r>
          </w:p>
        </w:tc>
        <w:tc>
          <w:tcPr>
            <w:tcW w:w="1838" w:type="dxa"/>
          </w:tcPr>
          <w:p w14:paraId="7C53C858" w14:textId="77777777" w:rsidR="00C654D7" w:rsidRPr="008508CB" w:rsidRDefault="00C654D7" w:rsidP="00953658">
            <w:r>
              <w:t>(274/274)=1.00</w:t>
            </w:r>
          </w:p>
        </w:tc>
        <w:tc>
          <w:tcPr>
            <w:tcW w:w="1946" w:type="dxa"/>
          </w:tcPr>
          <w:p w14:paraId="3539E522" w14:textId="77777777" w:rsidR="00C654D7" w:rsidRPr="008508CB" w:rsidRDefault="00C654D7" w:rsidP="00953658">
            <w:r>
              <w:t>4.60</w:t>
            </w:r>
            <w:r>
              <w:sym w:font="Wingdings 2" w:char="F0CD"/>
            </w:r>
            <w:r>
              <w:t>1.00=04.60</w:t>
            </w:r>
          </w:p>
        </w:tc>
      </w:tr>
      <w:tr w:rsidR="00C654D7" w14:paraId="2E84FA7E" w14:textId="77777777" w:rsidTr="00953658">
        <w:tc>
          <w:tcPr>
            <w:tcW w:w="1764" w:type="dxa"/>
            <w:vMerge/>
          </w:tcPr>
          <w:p w14:paraId="7F415280" w14:textId="77777777" w:rsidR="00C654D7" w:rsidRPr="008508CB" w:rsidRDefault="00C654D7" w:rsidP="00953658"/>
        </w:tc>
        <w:tc>
          <w:tcPr>
            <w:tcW w:w="1427" w:type="dxa"/>
            <w:vMerge/>
          </w:tcPr>
          <w:p w14:paraId="0807078B" w14:textId="77777777" w:rsidR="00C654D7" w:rsidRPr="008508CB" w:rsidRDefault="00C654D7" w:rsidP="00953658"/>
        </w:tc>
        <w:tc>
          <w:tcPr>
            <w:tcW w:w="789" w:type="dxa"/>
            <w:vAlign w:val="bottom"/>
          </w:tcPr>
          <w:p w14:paraId="10B90989" w14:textId="77777777" w:rsidR="00C654D7" w:rsidRPr="00951743" w:rsidRDefault="00C654D7" w:rsidP="00953658">
            <w:r w:rsidRPr="00951743">
              <w:rPr>
                <w:color w:val="000000"/>
              </w:rPr>
              <w:t>11.11</w:t>
            </w:r>
          </w:p>
        </w:tc>
        <w:tc>
          <w:tcPr>
            <w:tcW w:w="1252" w:type="dxa"/>
          </w:tcPr>
          <w:p w14:paraId="25AF7C6D" w14:textId="77777777" w:rsidR="00C654D7" w:rsidRPr="008508CB" w:rsidRDefault="00C654D7" w:rsidP="00953658">
            <w:r w:rsidRPr="008508CB">
              <w:t>503</w:t>
            </w:r>
          </w:p>
        </w:tc>
        <w:tc>
          <w:tcPr>
            <w:tcW w:w="1838" w:type="dxa"/>
          </w:tcPr>
          <w:p w14:paraId="58452927" w14:textId="77777777" w:rsidR="00C654D7" w:rsidRPr="008508CB" w:rsidRDefault="00C654D7" w:rsidP="00953658">
            <w:r>
              <w:t>(503/274)=</w:t>
            </w:r>
            <w:r w:rsidRPr="008508CB">
              <w:t>1.84</w:t>
            </w:r>
          </w:p>
        </w:tc>
        <w:tc>
          <w:tcPr>
            <w:tcW w:w="1946" w:type="dxa"/>
          </w:tcPr>
          <w:p w14:paraId="7048A8EA" w14:textId="77777777" w:rsidR="00C654D7" w:rsidRPr="008508CB" w:rsidRDefault="00C654D7" w:rsidP="00953658">
            <w:r>
              <w:t>4.60</w:t>
            </w:r>
            <w:r>
              <w:sym w:font="Wingdings 2" w:char="F0CD"/>
            </w:r>
            <w:r>
              <w:t>1.84=0</w:t>
            </w:r>
            <w:r w:rsidRPr="008508CB">
              <w:t>8.46</w:t>
            </w:r>
          </w:p>
        </w:tc>
      </w:tr>
      <w:tr w:rsidR="00C654D7" w14:paraId="429CB685" w14:textId="77777777" w:rsidTr="00953658">
        <w:tc>
          <w:tcPr>
            <w:tcW w:w="1764" w:type="dxa"/>
            <w:vMerge/>
          </w:tcPr>
          <w:p w14:paraId="3E8A7363" w14:textId="77777777" w:rsidR="00C654D7" w:rsidRPr="008508CB" w:rsidRDefault="00C654D7" w:rsidP="00953658"/>
        </w:tc>
        <w:tc>
          <w:tcPr>
            <w:tcW w:w="1427" w:type="dxa"/>
            <w:vMerge/>
          </w:tcPr>
          <w:p w14:paraId="60797EF8" w14:textId="77777777" w:rsidR="00C654D7" w:rsidRPr="008508CB" w:rsidRDefault="00C654D7" w:rsidP="00953658"/>
        </w:tc>
        <w:tc>
          <w:tcPr>
            <w:tcW w:w="789" w:type="dxa"/>
            <w:vAlign w:val="bottom"/>
          </w:tcPr>
          <w:p w14:paraId="3008E06A" w14:textId="77777777" w:rsidR="00C654D7" w:rsidRPr="00951743" w:rsidRDefault="00C654D7" w:rsidP="00953658">
            <w:r w:rsidRPr="00951743">
              <w:rPr>
                <w:color w:val="000000"/>
              </w:rPr>
              <w:t>16.67</w:t>
            </w:r>
          </w:p>
        </w:tc>
        <w:tc>
          <w:tcPr>
            <w:tcW w:w="1252" w:type="dxa"/>
          </w:tcPr>
          <w:p w14:paraId="5F9600B2" w14:textId="77777777" w:rsidR="00C654D7" w:rsidRPr="008508CB" w:rsidRDefault="00C654D7" w:rsidP="00953658">
            <w:r w:rsidRPr="008508CB">
              <w:t>642</w:t>
            </w:r>
          </w:p>
        </w:tc>
        <w:tc>
          <w:tcPr>
            <w:tcW w:w="1838" w:type="dxa"/>
          </w:tcPr>
          <w:p w14:paraId="18A5A3BA" w14:textId="77777777" w:rsidR="00C654D7" w:rsidRPr="008508CB" w:rsidRDefault="00C654D7" w:rsidP="00953658">
            <w:r>
              <w:t>(642/274)=</w:t>
            </w:r>
            <w:r w:rsidRPr="008508CB">
              <w:t>2.34</w:t>
            </w:r>
          </w:p>
        </w:tc>
        <w:tc>
          <w:tcPr>
            <w:tcW w:w="1946" w:type="dxa"/>
          </w:tcPr>
          <w:p w14:paraId="2586E21A" w14:textId="77777777" w:rsidR="00C654D7" w:rsidRPr="008508CB" w:rsidRDefault="00C654D7" w:rsidP="00953658">
            <w:r>
              <w:t>4.60</w:t>
            </w:r>
            <w:r>
              <w:sym w:font="Wingdings 2" w:char="F0CD"/>
            </w:r>
            <w:r>
              <w:t>2.34=</w:t>
            </w:r>
            <w:r w:rsidRPr="008508CB">
              <w:t>10.76</w:t>
            </w:r>
          </w:p>
        </w:tc>
      </w:tr>
      <w:tr w:rsidR="00C654D7" w14:paraId="00F21B14" w14:textId="77777777" w:rsidTr="00953658">
        <w:trPr>
          <w:trHeight w:val="323"/>
        </w:trPr>
        <w:tc>
          <w:tcPr>
            <w:tcW w:w="1764" w:type="dxa"/>
            <w:vMerge/>
          </w:tcPr>
          <w:p w14:paraId="1112D334" w14:textId="77777777" w:rsidR="00C654D7" w:rsidRPr="008508CB" w:rsidRDefault="00C654D7" w:rsidP="00953658"/>
        </w:tc>
        <w:tc>
          <w:tcPr>
            <w:tcW w:w="1427" w:type="dxa"/>
            <w:vMerge/>
          </w:tcPr>
          <w:p w14:paraId="1A3D1EED" w14:textId="77777777" w:rsidR="00C654D7" w:rsidRPr="008508CB" w:rsidRDefault="00C654D7" w:rsidP="00953658"/>
        </w:tc>
        <w:tc>
          <w:tcPr>
            <w:tcW w:w="789" w:type="dxa"/>
            <w:vAlign w:val="bottom"/>
          </w:tcPr>
          <w:p w14:paraId="35D823F1" w14:textId="77777777" w:rsidR="00C654D7" w:rsidRPr="00951743" w:rsidRDefault="00C654D7" w:rsidP="00953658">
            <w:r>
              <w:t>19.44</w:t>
            </w:r>
          </w:p>
        </w:tc>
        <w:tc>
          <w:tcPr>
            <w:tcW w:w="1252" w:type="dxa"/>
          </w:tcPr>
          <w:p w14:paraId="3FE7B715" w14:textId="77777777" w:rsidR="00C654D7" w:rsidRPr="008508CB" w:rsidRDefault="00C654D7" w:rsidP="00953658">
            <w:r w:rsidRPr="008508CB">
              <w:t>712</w:t>
            </w:r>
          </w:p>
        </w:tc>
        <w:tc>
          <w:tcPr>
            <w:tcW w:w="1838" w:type="dxa"/>
          </w:tcPr>
          <w:p w14:paraId="37677500" w14:textId="77777777" w:rsidR="00C654D7" w:rsidRPr="008508CB" w:rsidRDefault="00C654D7" w:rsidP="00953658">
            <w:r>
              <w:t>(712/274)=</w:t>
            </w:r>
            <w:r w:rsidRPr="008508CB">
              <w:t>2.60</w:t>
            </w:r>
          </w:p>
        </w:tc>
        <w:tc>
          <w:tcPr>
            <w:tcW w:w="1946" w:type="dxa"/>
          </w:tcPr>
          <w:p w14:paraId="170048B6" w14:textId="77777777" w:rsidR="00C654D7" w:rsidRPr="008508CB" w:rsidRDefault="00C654D7" w:rsidP="00953658">
            <w:r>
              <w:t>4.60</w:t>
            </w:r>
            <w:r>
              <w:sym w:font="Wingdings 2" w:char="F0CD"/>
            </w:r>
            <w:r>
              <w:t>2.60=</w:t>
            </w:r>
            <w:r w:rsidRPr="008508CB">
              <w:t>11.96</w:t>
            </w:r>
          </w:p>
        </w:tc>
      </w:tr>
      <w:tr w:rsidR="00C654D7" w14:paraId="51587803" w14:textId="77777777" w:rsidTr="00953658">
        <w:tc>
          <w:tcPr>
            <w:tcW w:w="1764" w:type="dxa"/>
            <w:vMerge w:val="restart"/>
          </w:tcPr>
          <w:p w14:paraId="63058124" w14:textId="77777777" w:rsidR="00C654D7" w:rsidRPr="008508CB" w:rsidRDefault="00C654D7" w:rsidP="00953658">
            <w:r w:rsidRPr="008508CB">
              <w:t>Leyland Cypress</w:t>
            </w:r>
          </w:p>
          <w:p w14:paraId="653828BB" w14:textId="77777777" w:rsidR="00C654D7" w:rsidRPr="008508CB" w:rsidRDefault="00C654D7" w:rsidP="00953658">
            <w:r>
              <w:t>Pitch pine</w:t>
            </w:r>
          </w:p>
          <w:p w14:paraId="367F6D65" w14:textId="77777777" w:rsidR="00C654D7" w:rsidRPr="008508CB" w:rsidRDefault="00C654D7" w:rsidP="00953658">
            <w:r w:rsidRPr="008508CB">
              <w:t>Banksia</w:t>
            </w:r>
            <w:r>
              <w:t>/Acacia</w:t>
            </w:r>
          </w:p>
        </w:tc>
        <w:tc>
          <w:tcPr>
            <w:tcW w:w="1427" w:type="dxa"/>
            <w:vMerge w:val="restart"/>
          </w:tcPr>
          <w:p w14:paraId="51947EE7" w14:textId="77777777" w:rsidR="00C654D7" w:rsidRPr="008508CB" w:rsidRDefault="00C654D7" w:rsidP="00953658">
            <w:r>
              <w:t>4.60</w:t>
            </w:r>
          </w:p>
          <w:p w14:paraId="48D53B22" w14:textId="77777777" w:rsidR="00C654D7" w:rsidRDefault="00C654D7" w:rsidP="00953658">
            <w:r w:rsidRPr="008508CB">
              <w:t>(Pitch pine</w:t>
            </w:r>
          </w:p>
          <w:p w14:paraId="374A71AD" w14:textId="77777777" w:rsidR="00C654D7" w:rsidRPr="008508CB" w:rsidRDefault="00C654D7" w:rsidP="00953658">
            <w:r w:rsidRPr="008508CB">
              <w:t xml:space="preserve">at </w:t>
            </w:r>
            <w:r>
              <w:t>2</w:t>
            </w:r>
            <w:r w:rsidRPr="008508CB">
              <w:t xml:space="preserve"> m/s)</w:t>
            </w:r>
          </w:p>
          <w:p w14:paraId="3DF7CA05" w14:textId="77777777" w:rsidR="00C654D7" w:rsidRPr="008508CB" w:rsidRDefault="00C654D7" w:rsidP="00953658"/>
        </w:tc>
        <w:tc>
          <w:tcPr>
            <w:tcW w:w="789" w:type="dxa"/>
          </w:tcPr>
          <w:p w14:paraId="660E094A" w14:textId="77777777" w:rsidR="00C654D7" w:rsidRPr="008508CB" w:rsidRDefault="00C654D7" w:rsidP="00953658">
            <w:r>
              <w:t>2</w:t>
            </w:r>
          </w:p>
        </w:tc>
        <w:tc>
          <w:tcPr>
            <w:tcW w:w="1252" w:type="dxa"/>
          </w:tcPr>
          <w:p w14:paraId="4387562A" w14:textId="77777777" w:rsidR="00C654D7" w:rsidRPr="008508CB" w:rsidRDefault="00C654D7" w:rsidP="00953658">
            <w:r>
              <w:t>583</w:t>
            </w:r>
          </w:p>
        </w:tc>
        <w:tc>
          <w:tcPr>
            <w:tcW w:w="1838" w:type="dxa"/>
          </w:tcPr>
          <w:p w14:paraId="3A0173E2" w14:textId="77777777" w:rsidR="00C654D7" w:rsidRPr="008508CB" w:rsidRDefault="00C654D7" w:rsidP="00953658">
            <w:r>
              <w:t>(583/583)=1.00</w:t>
            </w:r>
          </w:p>
        </w:tc>
        <w:tc>
          <w:tcPr>
            <w:tcW w:w="1946" w:type="dxa"/>
          </w:tcPr>
          <w:p w14:paraId="64C76AC8" w14:textId="77777777" w:rsidR="00C654D7" w:rsidRPr="008508CB" w:rsidRDefault="00C654D7" w:rsidP="00953658">
            <w:r>
              <w:t>4.60</w:t>
            </w:r>
            <w:r>
              <w:sym w:font="Wingdings 2" w:char="F0CD"/>
            </w:r>
            <w:r>
              <w:t>1.00=04.60</w:t>
            </w:r>
          </w:p>
        </w:tc>
      </w:tr>
      <w:tr w:rsidR="00C654D7" w14:paraId="59C87A60" w14:textId="77777777" w:rsidTr="00953658">
        <w:tc>
          <w:tcPr>
            <w:tcW w:w="1764" w:type="dxa"/>
            <w:vMerge/>
          </w:tcPr>
          <w:p w14:paraId="4A00E082" w14:textId="77777777" w:rsidR="00C654D7" w:rsidRPr="008508CB" w:rsidRDefault="00C654D7" w:rsidP="00953658"/>
        </w:tc>
        <w:tc>
          <w:tcPr>
            <w:tcW w:w="1427" w:type="dxa"/>
            <w:vMerge/>
          </w:tcPr>
          <w:p w14:paraId="1EB1B7C4" w14:textId="77777777" w:rsidR="00C654D7" w:rsidRPr="008508CB" w:rsidRDefault="00C654D7" w:rsidP="00953658"/>
        </w:tc>
        <w:tc>
          <w:tcPr>
            <w:tcW w:w="789" w:type="dxa"/>
            <w:vAlign w:val="bottom"/>
          </w:tcPr>
          <w:p w14:paraId="22E39A32" w14:textId="77777777" w:rsidR="00C654D7" w:rsidRPr="008508CB" w:rsidRDefault="00C654D7" w:rsidP="00953658">
            <w:r w:rsidRPr="00951743">
              <w:rPr>
                <w:color w:val="000000"/>
              </w:rPr>
              <w:t>11.11</w:t>
            </w:r>
          </w:p>
        </w:tc>
        <w:tc>
          <w:tcPr>
            <w:tcW w:w="1252" w:type="dxa"/>
          </w:tcPr>
          <w:p w14:paraId="109F284A" w14:textId="77777777" w:rsidR="00C654D7" w:rsidRPr="008508CB" w:rsidRDefault="00C654D7" w:rsidP="00953658">
            <w:r>
              <w:t>967</w:t>
            </w:r>
          </w:p>
        </w:tc>
        <w:tc>
          <w:tcPr>
            <w:tcW w:w="1838" w:type="dxa"/>
          </w:tcPr>
          <w:p w14:paraId="44D9543B" w14:textId="77777777" w:rsidR="00C654D7" w:rsidRPr="008508CB" w:rsidRDefault="00C654D7" w:rsidP="00953658">
            <w:r>
              <w:t>(967/583)=</w:t>
            </w:r>
            <w:r w:rsidRPr="008508CB">
              <w:t>1.</w:t>
            </w:r>
            <w:r>
              <w:t>66</w:t>
            </w:r>
          </w:p>
        </w:tc>
        <w:tc>
          <w:tcPr>
            <w:tcW w:w="1946" w:type="dxa"/>
          </w:tcPr>
          <w:p w14:paraId="608141DC" w14:textId="77777777" w:rsidR="00C654D7" w:rsidRPr="008508CB" w:rsidRDefault="00C654D7" w:rsidP="00953658">
            <w:r>
              <w:t>4.60</w:t>
            </w:r>
            <w:r>
              <w:sym w:font="Wingdings 2" w:char="F0CD"/>
            </w:r>
            <w:r>
              <w:t>1.66=07.64</w:t>
            </w:r>
          </w:p>
        </w:tc>
      </w:tr>
      <w:tr w:rsidR="00C654D7" w14:paraId="208D237C" w14:textId="77777777" w:rsidTr="00953658">
        <w:tc>
          <w:tcPr>
            <w:tcW w:w="1764" w:type="dxa"/>
            <w:vMerge/>
          </w:tcPr>
          <w:p w14:paraId="7B0B8C77" w14:textId="77777777" w:rsidR="00C654D7" w:rsidRPr="008508CB" w:rsidRDefault="00C654D7" w:rsidP="00953658"/>
        </w:tc>
        <w:tc>
          <w:tcPr>
            <w:tcW w:w="1427" w:type="dxa"/>
            <w:vMerge/>
          </w:tcPr>
          <w:p w14:paraId="05189809" w14:textId="77777777" w:rsidR="00C654D7" w:rsidRPr="008508CB" w:rsidRDefault="00C654D7" w:rsidP="00953658"/>
        </w:tc>
        <w:tc>
          <w:tcPr>
            <w:tcW w:w="789" w:type="dxa"/>
            <w:vAlign w:val="bottom"/>
          </w:tcPr>
          <w:p w14:paraId="1B8D4CD7" w14:textId="77777777" w:rsidR="00C654D7" w:rsidRPr="008508CB" w:rsidRDefault="00C654D7" w:rsidP="00953658">
            <w:r w:rsidRPr="00951743">
              <w:rPr>
                <w:color w:val="000000"/>
              </w:rPr>
              <w:t>16.67</w:t>
            </w:r>
          </w:p>
        </w:tc>
        <w:tc>
          <w:tcPr>
            <w:tcW w:w="1252" w:type="dxa"/>
          </w:tcPr>
          <w:p w14:paraId="16C99718" w14:textId="77777777" w:rsidR="00C654D7" w:rsidRPr="008508CB" w:rsidRDefault="00C654D7" w:rsidP="00953658">
            <w:r>
              <w:t>1202</w:t>
            </w:r>
          </w:p>
        </w:tc>
        <w:tc>
          <w:tcPr>
            <w:tcW w:w="1838" w:type="dxa"/>
          </w:tcPr>
          <w:p w14:paraId="4EB63608" w14:textId="77777777" w:rsidR="00C654D7" w:rsidRPr="008508CB" w:rsidRDefault="00C654D7" w:rsidP="00953658">
            <w:r>
              <w:t>(1202/583)=2.06</w:t>
            </w:r>
          </w:p>
        </w:tc>
        <w:tc>
          <w:tcPr>
            <w:tcW w:w="1946" w:type="dxa"/>
          </w:tcPr>
          <w:p w14:paraId="3F43A13B" w14:textId="77777777" w:rsidR="00C654D7" w:rsidRPr="008508CB" w:rsidRDefault="00C654D7" w:rsidP="00953658">
            <w:r>
              <w:t>4.60</w:t>
            </w:r>
            <w:r>
              <w:sym w:font="Wingdings 2" w:char="F0CD"/>
            </w:r>
            <w:r>
              <w:t>2.06=09.48</w:t>
            </w:r>
          </w:p>
        </w:tc>
      </w:tr>
      <w:tr w:rsidR="00C654D7" w14:paraId="36FB4E39" w14:textId="77777777" w:rsidTr="00953658">
        <w:tc>
          <w:tcPr>
            <w:tcW w:w="1764" w:type="dxa"/>
            <w:vMerge/>
          </w:tcPr>
          <w:p w14:paraId="619717B9" w14:textId="77777777" w:rsidR="00C654D7" w:rsidRPr="008508CB" w:rsidRDefault="00C654D7" w:rsidP="00953658"/>
        </w:tc>
        <w:tc>
          <w:tcPr>
            <w:tcW w:w="1427" w:type="dxa"/>
            <w:vMerge/>
          </w:tcPr>
          <w:p w14:paraId="7C75FF93" w14:textId="77777777" w:rsidR="00C654D7" w:rsidRPr="008508CB" w:rsidRDefault="00C654D7" w:rsidP="00953658"/>
        </w:tc>
        <w:tc>
          <w:tcPr>
            <w:tcW w:w="789" w:type="dxa"/>
            <w:vAlign w:val="bottom"/>
          </w:tcPr>
          <w:p w14:paraId="55DAB5C5" w14:textId="77777777" w:rsidR="00C654D7" w:rsidRPr="008508CB" w:rsidRDefault="00C654D7" w:rsidP="00953658">
            <w:r>
              <w:t>19.44</w:t>
            </w:r>
          </w:p>
        </w:tc>
        <w:tc>
          <w:tcPr>
            <w:tcW w:w="1252" w:type="dxa"/>
          </w:tcPr>
          <w:p w14:paraId="427C1AB6" w14:textId="77777777" w:rsidR="00C654D7" w:rsidRPr="008508CB" w:rsidRDefault="00C654D7" w:rsidP="00953658">
            <w:r w:rsidRPr="008508CB">
              <w:t>1</w:t>
            </w:r>
            <w:r>
              <w:t>319</w:t>
            </w:r>
          </w:p>
        </w:tc>
        <w:tc>
          <w:tcPr>
            <w:tcW w:w="1838" w:type="dxa"/>
          </w:tcPr>
          <w:p w14:paraId="2E199149" w14:textId="77777777" w:rsidR="00C654D7" w:rsidRPr="008508CB" w:rsidRDefault="00C654D7" w:rsidP="00953658">
            <w:r>
              <w:t>(1319/583)=</w:t>
            </w:r>
            <w:r w:rsidRPr="008508CB">
              <w:t>2</w:t>
            </w:r>
            <w:r>
              <w:t>.26</w:t>
            </w:r>
          </w:p>
        </w:tc>
        <w:tc>
          <w:tcPr>
            <w:tcW w:w="1946" w:type="dxa"/>
          </w:tcPr>
          <w:p w14:paraId="25E756D7" w14:textId="77777777" w:rsidR="00C654D7" w:rsidRPr="008508CB" w:rsidRDefault="00C654D7" w:rsidP="00953658">
            <w:r>
              <w:t>4.60</w:t>
            </w:r>
            <w:r>
              <w:sym w:font="Wingdings 2" w:char="F0CD"/>
            </w:r>
            <w:r>
              <w:t>2.26=10.40</w:t>
            </w:r>
          </w:p>
        </w:tc>
      </w:tr>
      <w:bookmarkEnd w:id="1"/>
    </w:tbl>
    <w:p w14:paraId="394060EE" w14:textId="77777777" w:rsidR="00C654D7" w:rsidRPr="007A49E4" w:rsidRDefault="00C654D7" w:rsidP="007A49E4">
      <w:pPr>
        <w:rPr>
          <w:lang w:val="en-US"/>
        </w:rPr>
      </w:pPr>
    </w:p>
    <w:p w14:paraId="3EEBE52F" w14:textId="7E4F77EF" w:rsidR="003A0EEC" w:rsidRDefault="003A0EEC" w:rsidP="00005E6D">
      <w:pPr>
        <w:rPr>
          <w:lang w:val="en-US"/>
        </w:rPr>
      </w:pPr>
    </w:p>
    <w:p w14:paraId="49B91851" w14:textId="5CE6A514" w:rsidR="00974224" w:rsidRDefault="00974224" w:rsidP="00005E6D">
      <w:pPr>
        <w:rPr>
          <w:lang w:val="en-US"/>
        </w:rPr>
      </w:pPr>
    </w:p>
    <w:p w14:paraId="1757DF50" w14:textId="211EBAE2" w:rsidR="00974224" w:rsidRDefault="00974224" w:rsidP="00005E6D">
      <w:pPr>
        <w:rPr>
          <w:lang w:val="en-US"/>
        </w:rPr>
      </w:pPr>
    </w:p>
    <w:p w14:paraId="32F43A22" w14:textId="5E66EF82" w:rsidR="00974224" w:rsidRDefault="00974224" w:rsidP="00005E6D">
      <w:pPr>
        <w:rPr>
          <w:lang w:val="en-US"/>
        </w:rPr>
      </w:pPr>
    </w:p>
    <w:p w14:paraId="2DFF412B" w14:textId="6154ED71" w:rsidR="00974224" w:rsidRDefault="00974224" w:rsidP="00005E6D">
      <w:pPr>
        <w:rPr>
          <w:lang w:val="en-US"/>
        </w:rPr>
      </w:pPr>
    </w:p>
    <w:p w14:paraId="1225E6C3" w14:textId="77777777" w:rsidR="00494F48" w:rsidRPr="00C34F51" w:rsidRDefault="00494F48" w:rsidP="00005E6D">
      <w:pPr>
        <w:rPr>
          <w:lang w:val="en-US"/>
        </w:rPr>
      </w:pPr>
    </w:p>
    <w:p w14:paraId="5007FDFD" w14:textId="48A3FA2A" w:rsidR="003A0EEC" w:rsidRDefault="00300C55" w:rsidP="00005E6D">
      <w:pPr>
        <w:rPr>
          <w:u w:val="single"/>
          <w:lang w:val="en-US"/>
        </w:rPr>
      </w:pPr>
      <w:r>
        <w:rPr>
          <w:u w:val="single"/>
          <w:lang w:val="en-US"/>
        </w:rPr>
        <w:t>Combined effect</w:t>
      </w:r>
    </w:p>
    <w:tbl>
      <w:tblPr>
        <w:tblStyle w:val="TableGrid"/>
        <w:tblW w:w="10071" w:type="dxa"/>
        <w:tblInd w:w="-432" w:type="dxa"/>
        <w:tblLook w:val="04A0" w:firstRow="1" w:lastRow="0" w:firstColumn="1" w:lastColumn="0" w:noHBand="0" w:noVBand="1"/>
      </w:tblPr>
      <w:tblGrid>
        <w:gridCol w:w="1576"/>
        <w:gridCol w:w="1283"/>
        <w:gridCol w:w="1363"/>
        <w:gridCol w:w="950"/>
        <w:gridCol w:w="756"/>
        <w:gridCol w:w="756"/>
        <w:gridCol w:w="756"/>
        <w:gridCol w:w="723"/>
        <w:gridCol w:w="636"/>
        <w:gridCol w:w="636"/>
        <w:gridCol w:w="636"/>
      </w:tblGrid>
      <w:tr w:rsidR="00C654D7" w14:paraId="51F36212" w14:textId="77777777" w:rsidTr="00953658">
        <w:tc>
          <w:tcPr>
            <w:tcW w:w="1576" w:type="dxa"/>
            <w:vMerge w:val="restart"/>
          </w:tcPr>
          <w:p w14:paraId="5DBDDBC3" w14:textId="77777777" w:rsidR="00C654D7" w:rsidRDefault="00C654D7" w:rsidP="00953658"/>
          <w:p w14:paraId="57A4B4C9" w14:textId="77777777" w:rsidR="00C654D7" w:rsidRPr="00C76F37" w:rsidRDefault="00C654D7" w:rsidP="00953658">
            <w:r w:rsidRPr="00C76F37">
              <w:t>Vegetation classification</w:t>
            </w:r>
          </w:p>
        </w:tc>
        <w:tc>
          <w:tcPr>
            <w:tcW w:w="1283" w:type="dxa"/>
            <w:vMerge w:val="restart"/>
          </w:tcPr>
          <w:p w14:paraId="64B860E7" w14:textId="77777777" w:rsidR="00C654D7" w:rsidRDefault="00C654D7" w:rsidP="00953658"/>
          <w:p w14:paraId="106A6E9D" w14:textId="77777777" w:rsidR="00C654D7" w:rsidRPr="00C76F37" w:rsidRDefault="00C654D7" w:rsidP="00953658">
            <w:r w:rsidRPr="00C76F37">
              <w:t>Dominant fuel</w:t>
            </w:r>
          </w:p>
        </w:tc>
        <w:tc>
          <w:tcPr>
            <w:tcW w:w="1363" w:type="dxa"/>
            <w:vMerge w:val="restart"/>
          </w:tcPr>
          <w:p w14:paraId="5E2237B4" w14:textId="77777777" w:rsidR="00C654D7" w:rsidRDefault="00C654D7" w:rsidP="00953658">
            <w:r>
              <w:t>Reference firebrand generation</w:t>
            </w:r>
            <w:r w:rsidRPr="00C76F37">
              <w:t xml:space="preserve"> (pcs/MW</w:t>
            </w:r>
            <w:r>
              <w:t>/</w:t>
            </w:r>
            <w:r w:rsidRPr="00C76F37">
              <w:t>s)</w:t>
            </w:r>
          </w:p>
          <w:p w14:paraId="61BFD6D8" w14:textId="77777777" w:rsidR="00C654D7" w:rsidRPr="003D63D2" w:rsidRDefault="00C654D7" w:rsidP="00953658">
            <w:r>
              <w:t>(Pitch pine)</w:t>
            </w:r>
          </w:p>
        </w:tc>
        <w:tc>
          <w:tcPr>
            <w:tcW w:w="3941" w:type="dxa"/>
            <w:gridSpan w:val="5"/>
          </w:tcPr>
          <w:p w14:paraId="17A2103C" w14:textId="77777777" w:rsidR="00C654D7" w:rsidRPr="00C76F37" w:rsidRDefault="00C654D7" w:rsidP="00953658">
            <w:pPr>
              <w:jc w:val="center"/>
            </w:pPr>
            <w:r>
              <w:t>Effect of (generation ratio)</w:t>
            </w:r>
          </w:p>
        </w:tc>
        <w:tc>
          <w:tcPr>
            <w:tcW w:w="1908" w:type="dxa"/>
            <w:gridSpan w:val="3"/>
            <w:vMerge w:val="restart"/>
          </w:tcPr>
          <w:p w14:paraId="3F5599A0" w14:textId="77777777" w:rsidR="00C654D7" w:rsidRPr="00C76F37" w:rsidRDefault="00C654D7" w:rsidP="00953658">
            <w:r w:rsidRPr="00C76F37">
              <w:t>Final</w:t>
            </w:r>
            <w:r>
              <w:t xml:space="preserve"> firebrand generation </w:t>
            </w:r>
            <w:r w:rsidRPr="00C76F37">
              <w:t>(pcs/MW</w:t>
            </w:r>
            <w:r>
              <w:t>/</w:t>
            </w:r>
            <w:r w:rsidRPr="00C76F37">
              <w:t>s)</w:t>
            </w:r>
          </w:p>
        </w:tc>
      </w:tr>
      <w:tr w:rsidR="00C654D7" w14:paraId="5598EE7E" w14:textId="77777777" w:rsidTr="00953658">
        <w:trPr>
          <w:trHeight w:val="579"/>
        </w:trPr>
        <w:tc>
          <w:tcPr>
            <w:tcW w:w="1576" w:type="dxa"/>
            <w:vMerge/>
          </w:tcPr>
          <w:p w14:paraId="0106294E" w14:textId="77777777" w:rsidR="00C654D7" w:rsidRPr="00C76F37" w:rsidRDefault="00C654D7" w:rsidP="00953658"/>
        </w:tc>
        <w:tc>
          <w:tcPr>
            <w:tcW w:w="1283" w:type="dxa"/>
            <w:vMerge/>
          </w:tcPr>
          <w:p w14:paraId="646B43DD" w14:textId="77777777" w:rsidR="00C654D7" w:rsidRPr="00C76F37" w:rsidRDefault="00C654D7" w:rsidP="00953658"/>
        </w:tc>
        <w:tc>
          <w:tcPr>
            <w:tcW w:w="1363" w:type="dxa"/>
            <w:vMerge/>
          </w:tcPr>
          <w:p w14:paraId="02176DC6" w14:textId="77777777" w:rsidR="00C654D7" w:rsidRPr="00C76F37" w:rsidRDefault="00C654D7" w:rsidP="00953658"/>
        </w:tc>
        <w:tc>
          <w:tcPr>
            <w:tcW w:w="950" w:type="dxa"/>
            <w:vMerge w:val="restart"/>
          </w:tcPr>
          <w:p w14:paraId="57DB06DE" w14:textId="77777777" w:rsidR="00C654D7" w:rsidRDefault="00C654D7" w:rsidP="00953658"/>
          <w:p w14:paraId="08A34680" w14:textId="77777777" w:rsidR="00C654D7" w:rsidRPr="00C76F37" w:rsidRDefault="00C654D7" w:rsidP="00953658">
            <w:r w:rsidRPr="00C76F37">
              <w:t>Species</w:t>
            </w:r>
          </w:p>
        </w:tc>
        <w:tc>
          <w:tcPr>
            <w:tcW w:w="2268" w:type="dxa"/>
            <w:gridSpan w:val="3"/>
          </w:tcPr>
          <w:p w14:paraId="7AD44A6E" w14:textId="77777777" w:rsidR="00C654D7" w:rsidRPr="00C76F37" w:rsidRDefault="00C654D7" w:rsidP="00953658">
            <w:pPr>
              <w:jc w:val="center"/>
            </w:pPr>
            <w:r w:rsidRPr="00C76F37">
              <w:t>Wind</w:t>
            </w:r>
            <w:r>
              <w:t xml:space="preserve"> (m/s)</w:t>
            </w:r>
          </w:p>
        </w:tc>
        <w:tc>
          <w:tcPr>
            <w:tcW w:w="723" w:type="dxa"/>
            <w:vMerge w:val="restart"/>
          </w:tcPr>
          <w:p w14:paraId="3D384510" w14:textId="77777777" w:rsidR="00C654D7" w:rsidRDefault="00C654D7" w:rsidP="00953658"/>
          <w:p w14:paraId="32BE4E41" w14:textId="77777777" w:rsidR="00C654D7" w:rsidRPr="00C76F37" w:rsidRDefault="00C654D7" w:rsidP="00953658">
            <w:r w:rsidRPr="00C76F37">
              <w:t>FMC</w:t>
            </w:r>
          </w:p>
        </w:tc>
        <w:tc>
          <w:tcPr>
            <w:tcW w:w="1908" w:type="dxa"/>
            <w:gridSpan w:val="3"/>
            <w:vMerge/>
          </w:tcPr>
          <w:p w14:paraId="49CCEC7A" w14:textId="77777777" w:rsidR="00C654D7" w:rsidRPr="00C76F37" w:rsidRDefault="00C654D7" w:rsidP="00953658"/>
        </w:tc>
      </w:tr>
      <w:tr w:rsidR="00C654D7" w14:paraId="27B88FAC" w14:textId="77777777" w:rsidTr="00953658">
        <w:trPr>
          <w:trHeight w:val="519"/>
        </w:trPr>
        <w:tc>
          <w:tcPr>
            <w:tcW w:w="1576" w:type="dxa"/>
            <w:vMerge/>
          </w:tcPr>
          <w:p w14:paraId="6702405F" w14:textId="77777777" w:rsidR="00C654D7" w:rsidRPr="00C76F37" w:rsidRDefault="00C654D7" w:rsidP="00953658"/>
        </w:tc>
        <w:tc>
          <w:tcPr>
            <w:tcW w:w="1283" w:type="dxa"/>
            <w:vMerge/>
          </w:tcPr>
          <w:p w14:paraId="5C6C6C3A" w14:textId="77777777" w:rsidR="00C654D7" w:rsidRPr="00C76F37" w:rsidRDefault="00C654D7" w:rsidP="00953658"/>
        </w:tc>
        <w:tc>
          <w:tcPr>
            <w:tcW w:w="1363" w:type="dxa"/>
            <w:vMerge/>
          </w:tcPr>
          <w:p w14:paraId="4680E69B" w14:textId="77777777" w:rsidR="00C654D7" w:rsidRPr="00C76F37" w:rsidRDefault="00C654D7" w:rsidP="00953658"/>
        </w:tc>
        <w:tc>
          <w:tcPr>
            <w:tcW w:w="950" w:type="dxa"/>
            <w:vMerge/>
          </w:tcPr>
          <w:p w14:paraId="5A1B939C" w14:textId="77777777" w:rsidR="00C654D7" w:rsidRPr="00C76F37" w:rsidRDefault="00C654D7" w:rsidP="00953658"/>
        </w:tc>
        <w:tc>
          <w:tcPr>
            <w:tcW w:w="756" w:type="dxa"/>
          </w:tcPr>
          <w:p w14:paraId="6EFAB690" w14:textId="77777777" w:rsidR="00C654D7" w:rsidRDefault="00C654D7" w:rsidP="00953658">
            <w:r>
              <w:t>11.11</w:t>
            </w:r>
          </w:p>
          <w:p w14:paraId="233AABEC" w14:textId="77777777" w:rsidR="00C654D7" w:rsidRPr="00C76F37" w:rsidRDefault="00C654D7" w:rsidP="00953658">
            <w:r>
              <w:t>(A)</w:t>
            </w:r>
          </w:p>
        </w:tc>
        <w:tc>
          <w:tcPr>
            <w:tcW w:w="756" w:type="dxa"/>
          </w:tcPr>
          <w:p w14:paraId="1CE24F15" w14:textId="77777777" w:rsidR="00C654D7" w:rsidRDefault="00C654D7" w:rsidP="00953658">
            <w:r>
              <w:t>16.67</w:t>
            </w:r>
          </w:p>
          <w:p w14:paraId="3100A402" w14:textId="77777777" w:rsidR="00C654D7" w:rsidRPr="00C76F37" w:rsidRDefault="00C654D7" w:rsidP="00953658">
            <w:r>
              <w:t>(B)</w:t>
            </w:r>
          </w:p>
        </w:tc>
        <w:tc>
          <w:tcPr>
            <w:tcW w:w="756" w:type="dxa"/>
          </w:tcPr>
          <w:p w14:paraId="00A0B03B" w14:textId="77777777" w:rsidR="00C654D7" w:rsidRDefault="00C654D7" w:rsidP="00953658">
            <w:r>
              <w:t>19.44</w:t>
            </w:r>
          </w:p>
          <w:p w14:paraId="2F957032" w14:textId="77777777" w:rsidR="00C654D7" w:rsidRPr="00C76F37" w:rsidRDefault="00C654D7" w:rsidP="00953658">
            <w:r>
              <w:t>(C)</w:t>
            </w:r>
          </w:p>
        </w:tc>
        <w:tc>
          <w:tcPr>
            <w:tcW w:w="723" w:type="dxa"/>
            <w:vMerge/>
          </w:tcPr>
          <w:p w14:paraId="12FE00D0" w14:textId="77777777" w:rsidR="00C654D7" w:rsidRPr="00C76F37" w:rsidRDefault="00C654D7" w:rsidP="00953658"/>
        </w:tc>
        <w:tc>
          <w:tcPr>
            <w:tcW w:w="636" w:type="dxa"/>
          </w:tcPr>
          <w:p w14:paraId="3571F7F4" w14:textId="77777777" w:rsidR="00C654D7" w:rsidRDefault="00C654D7" w:rsidP="00953658"/>
          <w:p w14:paraId="7042194D" w14:textId="77777777" w:rsidR="00C654D7" w:rsidRPr="00C76F37" w:rsidRDefault="00C654D7" w:rsidP="00953658">
            <w:r>
              <w:t>(A)</w:t>
            </w:r>
          </w:p>
        </w:tc>
        <w:tc>
          <w:tcPr>
            <w:tcW w:w="636" w:type="dxa"/>
          </w:tcPr>
          <w:p w14:paraId="32D19669" w14:textId="77777777" w:rsidR="00C654D7" w:rsidRDefault="00C654D7" w:rsidP="00953658"/>
          <w:p w14:paraId="2D84024D" w14:textId="77777777" w:rsidR="00C654D7" w:rsidRPr="00C76F37" w:rsidRDefault="00C654D7" w:rsidP="00953658">
            <w:r>
              <w:t>(B)</w:t>
            </w:r>
          </w:p>
        </w:tc>
        <w:tc>
          <w:tcPr>
            <w:tcW w:w="636" w:type="dxa"/>
          </w:tcPr>
          <w:p w14:paraId="3C591ABD" w14:textId="77777777" w:rsidR="00C654D7" w:rsidRDefault="00C654D7" w:rsidP="00953658"/>
          <w:p w14:paraId="4163AB89" w14:textId="77777777" w:rsidR="00C654D7" w:rsidRPr="00C76F37" w:rsidRDefault="00C654D7" w:rsidP="00953658">
            <w:r>
              <w:t>(C)</w:t>
            </w:r>
          </w:p>
        </w:tc>
      </w:tr>
      <w:tr w:rsidR="00C654D7" w14:paraId="67D6F61B" w14:textId="77777777" w:rsidTr="00953658">
        <w:tc>
          <w:tcPr>
            <w:tcW w:w="1576" w:type="dxa"/>
          </w:tcPr>
          <w:p w14:paraId="6E6C7859" w14:textId="77777777" w:rsidR="00C654D7" w:rsidRPr="00C76F37" w:rsidRDefault="00C654D7" w:rsidP="00953658">
            <w:r>
              <w:t>Forest</w:t>
            </w:r>
          </w:p>
        </w:tc>
        <w:tc>
          <w:tcPr>
            <w:tcW w:w="1283" w:type="dxa"/>
          </w:tcPr>
          <w:p w14:paraId="5251D761" w14:textId="77777777" w:rsidR="00C654D7" w:rsidRPr="00C76F37" w:rsidRDefault="00C654D7" w:rsidP="00953658">
            <w:r>
              <w:t>Eucalyptus</w:t>
            </w:r>
          </w:p>
        </w:tc>
        <w:tc>
          <w:tcPr>
            <w:tcW w:w="1363" w:type="dxa"/>
          </w:tcPr>
          <w:p w14:paraId="28C0978E" w14:textId="77777777" w:rsidR="00C654D7" w:rsidRPr="00C76F37" w:rsidRDefault="00C654D7" w:rsidP="00953658">
            <w:r>
              <w:t xml:space="preserve">4.60 </w:t>
            </w:r>
          </w:p>
        </w:tc>
        <w:tc>
          <w:tcPr>
            <w:tcW w:w="950" w:type="dxa"/>
          </w:tcPr>
          <w:p w14:paraId="7F82EAF7" w14:textId="77777777" w:rsidR="00C654D7" w:rsidRPr="00C76F37" w:rsidRDefault="00C654D7" w:rsidP="00953658">
            <w:r>
              <w:t>1.00</w:t>
            </w:r>
          </w:p>
        </w:tc>
        <w:tc>
          <w:tcPr>
            <w:tcW w:w="756" w:type="dxa"/>
          </w:tcPr>
          <w:p w14:paraId="5C7CF167" w14:textId="77777777" w:rsidR="00C654D7" w:rsidRPr="00C76F37" w:rsidRDefault="00C654D7" w:rsidP="00953658">
            <w:r>
              <w:t>1.83</w:t>
            </w:r>
          </w:p>
        </w:tc>
        <w:tc>
          <w:tcPr>
            <w:tcW w:w="756" w:type="dxa"/>
          </w:tcPr>
          <w:p w14:paraId="4045D702" w14:textId="77777777" w:rsidR="00C654D7" w:rsidRPr="00C76F37" w:rsidRDefault="00C654D7" w:rsidP="00953658">
            <w:r>
              <w:t>2.34</w:t>
            </w:r>
          </w:p>
        </w:tc>
        <w:tc>
          <w:tcPr>
            <w:tcW w:w="756" w:type="dxa"/>
          </w:tcPr>
          <w:p w14:paraId="5256325B" w14:textId="77777777" w:rsidR="00C654D7" w:rsidRPr="00C76F37" w:rsidRDefault="00C654D7" w:rsidP="00953658">
            <w:r>
              <w:t>2.60</w:t>
            </w:r>
          </w:p>
        </w:tc>
        <w:tc>
          <w:tcPr>
            <w:tcW w:w="723" w:type="dxa"/>
          </w:tcPr>
          <w:p w14:paraId="4FD6A39A" w14:textId="77777777" w:rsidR="00C654D7" w:rsidRPr="00C76F37" w:rsidRDefault="00C654D7" w:rsidP="00953658">
            <w:r>
              <w:t>1.33</w:t>
            </w:r>
          </w:p>
        </w:tc>
        <w:tc>
          <w:tcPr>
            <w:tcW w:w="636" w:type="dxa"/>
          </w:tcPr>
          <w:p w14:paraId="784F1CEA" w14:textId="77777777" w:rsidR="00C654D7" w:rsidRPr="00C76F37" w:rsidRDefault="00C654D7" w:rsidP="00953658">
            <w:r>
              <w:t>19.2</w:t>
            </w:r>
          </w:p>
        </w:tc>
        <w:tc>
          <w:tcPr>
            <w:tcW w:w="636" w:type="dxa"/>
          </w:tcPr>
          <w:p w14:paraId="0E153246" w14:textId="77777777" w:rsidR="00C654D7" w:rsidRPr="00C76F37" w:rsidRDefault="00C654D7" w:rsidP="00953658">
            <w:r>
              <w:t>21.5</w:t>
            </w:r>
          </w:p>
        </w:tc>
        <w:tc>
          <w:tcPr>
            <w:tcW w:w="636" w:type="dxa"/>
          </w:tcPr>
          <w:p w14:paraId="5E36653E" w14:textId="77777777" w:rsidR="00C654D7" w:rsidRPr="00C76F37" w:rsidRDefault="00C654D7" w:rsidP="00953658">
            <w:r>
              <w:t>22.7</w:t>
            </w:r>
          </w:p>
        </w:tc>
      </w:tr>
      <w:tr w:rsidR="00C654D7" w14:paraId="06B8982E" w14:textId="77777777" w:rsidTr="00953658">
        <w:tc>
          <w:tcPr>
            <w:tcW w:w="1576" w:type="dxa"/>
          </w:tcPr>
          <w:p w14:paraId="3CAC49F1" w14:textId="77777777" w:rsidR="00C654D7" w:rsidRPr="00C76F37" w:rsidRDefault="00C654D7" w:rsidP="00953658">
            <w:r>
              <w:t>Scrub</w:t>
            </w:r>
          </w:p>
        </w:tc>
        <w:tc>
          <w:tcPr>
            <w:tcW w:w="1283" w:type="dxa"/>
          </w:tcPr>
          <w:p w14:paraId="389D7E1D" w14:textId="77777777" w:rsidR="00C654D7" w:rsidRPr="00C76F37" w:rsidRDefault="00C654D7" w:rsidP="00953658">
            <w:r>
              <w:t>Banksia</w:t>
            </w:r>
          </w:p>
        </w:tc>
        <w:tc>
          <w:tcPr>
            <w:tcW w:w="1363" w:type="dxa"/>
          </w:tcPr>
          <w:p w14:paraId="0CFBF707" w14:textId="77777777" w:rsidR="00C654D7" w:rsidRPr="00C76F37" w:rsidRDefault="00C654D7" w:rsidP="00953658">
            <w:r>
              <w:t>4.60</w:t>
            </w:r>
          </w:p>
        </w:tc>
        <w:tc>
          <w:tcPr>
            <w:tcW w:w="950" w:type="dxa"/>
          </w:tcPr>
          <w:p w14:paraId="39408EE0" w14:textId="77777777" w:rsidR="00C654D7" w:rsidRPr="00C76F37" w:rsidRDefault="00C654D7" w:rsidP="00953658">
            <w:r>
              <w:t>0.91</w:t>
            </w:r>
          </w:p>
        </w:tc>
        <w:tc>
          <w:tcPr>
            <w:tcW w:w="756" w:type="dxa"/>
          </w:tcPr>
          <w:p w14:paraId="7CB5FE37" w14:textId="77777777" w:rsidR="00C654D7" w:rsidRPr="00C76F37" w:rsidRDefault="00C654D7" w:rsidP="00953658">
            <w:r>
              <w:t>1.66</w:t>
            </w:r>
          </w:p>
        </w:tc>
        <w:tc>
          <w:tcPr>
            <w:tcW w:w="756" w:type="dxa"/>
          </w:tcPr>
          <w:p w14:paraId="6CE671D3" w14:textId="77777777" w:rsidR="00C654D7" w:rsidRPr="00C76F37" w:rsidRDefault="00C654D7" w:rsidP="00953658">
            <w:r>
              <w:t>2.06</w:t>
            </w:r>
          </w:p>
        </w:tc>
        <w:tc>
          <w:tcPr>
            <w:tcW w:w="756" w:type="dxa"/>
          </w:tcPr>
          <w:p w14:paraId="5FA99094" w14:textId="77777777" w:rsidR="00C654D7" w:rsidRPr="00C76F37" w:rsidRDefault="00C654D7" w:rsidP="00953658">
            <w:r>
              <w:t>2.26</w:t>
            </w:r>
          </w:p>
        </w:tc>
        <w:tc>
          <w:tcPr>
            <w:tcW w:w="723" w:type="dxa"/>
          </w:tcPr>
          <w:p w14:paraId="071C7162" w14:textId="77777777" w:rsidR="00C654D7" w:rsidRPr="00C76F37" w:rsidRDefault="00C654D7" w:rsidP="00953658">
            <w:r>
              <w:t>1.91</w:t>
            </w:r>
          </w:p>
        </w:tc>
        <w:tc>
          <w:tcPr>
            <w:tcW w:w="636" w:type="dxa"/>
          </w:tcPr>
          <w:p w14:paraId="69367A7D" w14:textId="77777777" w:rsidR="00C654D7" w:rsidRPr="00C76F37" w:rsidRDefault="00C654D7" w:rsidP="00953658">
            <w:r>
              <w:t>20.6</w:t>
            </w:r>
          </w:p>
        </w:tc>
        <w:tc>
          <w:tcPr>
            <w:tcW w:w="636" w:type="dxa"/>
          </w:tcPr>
          <w:p w14:paraId="6A060EF5" w14:textId="77777777" w:rsidR="00C654D7" w:rsidRPr="00C76F37" w:rsidRDefault="00C654D7" w:rsidP="00953658">
            <w:r>
              <w:t>22.4</w:t>
            </w:r>
          </w:p>
        </w:tc>
        <w:tc>
          <w:tcPr>
            <w:tcW w:w="636" w:type="dxa"/>
          </w:tcPr>
          <w:p w14:paraId="0578CF62" w14:textId="77777777" w:rsidR="00C654D7" w:rsidRPr="00C76F37" w:rsidRDefault="00C654D7" w:rsidP="00953658">
            <w:r>
              <w:t>23.4</w:t>
            </w:r>
          </w:p>
        </w:tc>
      </w:tr>
      <w:tr w:rsidR="00C654D7" w14:paraId="0B06AAE8" w14:textId="77777777" w:rsidTr="00953658">
        <w:tc>
          <w:tcPr>
            <w:tcW w:w="1576" w:type="dxa"/>
          </w:tcPr>
          <w:p w14:paraId="72B2CB50" w14:textId="77777777" w:rsidR="00C654D7" w:rsidRPr="00C76F37" w:rsidRDefault="00C654D7" w:rsidP="00953658">
            <w:r>
              <w:t>Mallee/Mulga</w:t>
            </w:r>
          </w:p>
        </w:tc>
        <w:tc>
          <w:tcPr>
            <w:tcW w:w="1283" w:type="dxa"/>
          </w:tcPr>
          <w:p w14:paraId="502EBB84" w14:textId="77777777" w:rsidR="00C654D7" w:rsidRPr="00C76F37" w:rsidRDefault="00C654D7" w:rsidP="00953658">
            <w:r>
              <w:t>Acacia</w:t>
            </w:r>
          </w:p>
        </w:tc>
        <w:tc>
          <w:tcPr>
            <w:tcW w:w="1363" w:type="dxa"/>
          </w:tcPr>
          <w:p w14:paraId="2BDC8FBF" w14:textId="77777777" w:rsidR="00C654D7" w:rsidRPr="00C76F37" w:rsidRDefault="00C654D7" w:rsidP="00953658">
            <w:r>
              <w:t>4.60</w:t>
            </w:r>
          </w:p>
        </w:tc>
        <w:tc>
          <w:tcPr>
            <w:tcW w:w="950" w:type="dxa"/>
          </w:tcPr>
          <w:p w14:paraId="47834F3A" w14:textId="77777777" w:rsidR="00C654D7" w:rsidRPr="00C76F37" w:rsidRDefault="00C654D7" w:rsidP="00953658">
            <w:r>
              <w:t>0.91</w:t>
            </w:r>
          </w:p>
        </w:tc>
        <w:tc>
          <w:tcPr>
            <w:tcW w:w="756" w:type="dxa"/>
          </w:tcPr>
          <w:p w14:paraId="138350CB" w14:textId="77777777" w:rsidR="00C654D7" w:rsidRPr="00C76F37" w:rsidRDefault="00C654D7" w:rsidP="00953658">
            <w:r>
              <w:t>1.66</w:t>
            </w:r>
          </w:p>
        </w:tc>
        <w:tc>
          <w:tcPr>
            <w:tcW w:w="756" w:type="dxa"/>
          </w:tcPr>
          <w:p w14:paraId="2FBF44BA" w14:textId="77777777" w:rsidR="00C654D7" w:rsidRPr="00C76F37" w:rsidRDefault="00C654D7" w:rsidP="00953658">
            <w:r>
              <w:t>2.06</w:t>
            </w:r>
          </w:p>
        </w:tc>
        <w:tc>
          <w:tcPr>
            <w:tcW w:w="756" w:type="dxa"/>
          </w:tcPr>
          <w:p w14:paraId="57BC6A43" w14:textId="77777777" w:rsidR="00C654D7" w:rsidRPr="00C76F37" w:rsidRDefault="00C654D7" w:rsidP="00953658">
            <w:r>
              <w:t>2.26</w:t>
            </w:r>
          </w:p>
        </w:tc>
        <w:tc>
          <w:tcPr>
            <w:tcW w:w="723" w:type="dxa"/>
          </w:tcPr>
          <w:p w14:paraId="72456C3F" w14:textId="77777777" w:rsidR="00C654D7" w:rsidRPr="00C76F37" w:rsidRDefault="00C654D7" w:rsidP="00953658">
            <w:r>
              <w:t>1.91</w:t>
            </w:r>
          </w:p>
        </w:tc>
        <w:tc>
          <w:tcPr>
            <w:tcW w:w="636" w:type="dxa"/>
          </w:tcPr>
          <w:p w14:paraId="6C5699E8" w14:textId="77777777" w:rsidR="00C654D7" w:rsidRPr="00C76F37" w:rsidRDefault="00C654D7" w:rsidP="00953658">
            <w:r>
              <w:t>20.6</w:t>
            </w:r>
          </w:p>
        </w:tc>
        <w:tc>
          <w:tcPr>
            <w:tcW w:w="636" w:type="dxa"/>
          </w:tcPr>
          <w:p w14:paraId="515B3E35" w14:textId="77777777" w:rsidR="00C654D7" w:rsidRPr="00C76F37" w:rsidRDefault="00C654D7" w:rsidP="00953658">
            <w:r>
              <w:t>22.4</w:t>
            </w:r>
          </w:p>
        </w:tc>
        <w:tc>
          <w:tcPr>
            <w:tcW w:w="636" w:type="dxa"/>
          </w:tcPr>
          <w:p w14:paraId="346E6ADF" w14:textId="77777777" w:rsidR="00C654D7" w:rsidRPr="00C76F37" w:rsidRDefault="00C654D7" w:rsidP="00953658">
            <w:r>
              <w:t>23.4</w:t>
            </w:r>
          </w:p>
        </w:tc>
      </w:tr>
    </w:tbl>
    <w:p w14:paraId="55C0EE41" w14:textId="53129118" w:rsidR="00300C55" w:rsidRDefault="00300C55" w:rsidP="00005E6D">
      <w:pPr>
        <w:rPr>
          <w:u w:val="single"/>
          <w:lang w:val="en-US"/>
        </w:rPr>
      </w:pPr>
    </w:p>
    <w:p w14:paraId="0A551FC9" w14:textId="0AEE6469" w:rsidR="00494F48" w:rsidRDefault="00494F48" w:rsidP="00005E6D">
      <w:pPr>
        <w:rPr>
          <w:u w:val="single"/>
          <w:lang w:val="en-US"/>
        </w:rPr>
      </w:pPr>
    </w:p>
    <w:p w14:paraId="768ECBDC" w14:textId="5F2FAE35" w:rsidR="00494F48" w:rsidRDefault="00494F48" w:rsidP="00005E6D">
      <w:pPr>
        <w:rPr>
          <w:u w:val="single"/>
          <w:lang w:val="en-US"/>
        </w:rPr>
      </w:pPr>
    </w:p>
    <w:p w14:paraId="433B07B0" w14:textId="2F6EF583" w:rsidR="00494F48" w:rsidRDefault="00494F48" w:rsidP="00005E6D">
      <w:pPr>
        <w:rPr>
          <w:u w:val="single"/>
          <w:lang w:val="en-US"/>
        </w:rPr>
      </w:pPr>
      <w:r>
        <w:rPr>
          <w:u w:val="single"/>
          <w:lang w:val="en-US"/>
        </w:rPr>
        <w:t>Firebrand flux devices</w:t>
      </w:r>
    </w:p>
    <w:p w14:paraId="4ECD656D" w14:textId="3E4922A9" w:rsidR="00494F48" w:rsidRPr="00B60FDF" w:rsidRDefault="00B60FDF" w:rsidP="00B60FDF">
      <w:pPr>
        <w:pStyle w:val="ListParagraph"/>
        <w:numPr>
          <w:ilvl w:val="0"/>
          <w:numId w:val="39"/>
        </w:numPr>
        <w:rPr>
          <w:lang w:val="en-US"/>
        </w:rPr>
      </w:pPr>
      <w:r w:rsidRPr="00B60FDF">
        <w:rPr>
          <w:lang w:val="en-US"/>
        </w:rPr>
        <w:t>Complete house</w:t>
      </w:r>
    </w:p>
    <w:p w14:paraId="16C383F1" w14:textId="04888B80" w:rsidR="00B60FDF" w:rsidRPr="00B60FDF" w:rsidRDefault="00B60FDF" w:rsidP="00B60FDF">
      <w:pPr>
        <w:pStyle w:val="ListParagraph"/>
        <w:numPr>
          <w:ilvl w:val="0"/>
          <w:numId w:val="39"/>
        </w:numPr>
        <w:rPr>
          <w:lang w:val="en-US"/>
        </w:rPr>
      </w:pPr>
      <w:r w:rsidRPr="00B60FDF">
        <w:rPr>
          <w:lang w:val="en-US"/>
        </w:rPr>
        <w:t>Roof area only</w:t>
      </w:r>
    </w:p>
    <w:p w14:paraId="70249C19" w14:textId="32B7CC1F" w:rsidR="00B60FDF" w:rsidRPr="00B60FDF" w:rsidRDefault="00B60FDF" w:rsidP="00B60FDF">
      <w:pPr>
        <w:pStyle w:val="ListParagraph"/>
        <w:numPr>
          <w:ilvl w:val="0"/>
          <w:numId w:val="39"/>
        </w:numPr>
        <w:rPr>
          <w:lang w:val="en-US"/>
        </w:rPr>
      </w:pPr>
      <w:r w:rsidRPr="00B60FDF">
        <w:rPr>
          <w:lang w:val="en-US"/>
        </w:rPr>
        <w:t>Gutter area only</w:t>
      </w:r>
    </w:p>
    <w:p w14:paraId="501E9EC6" w14:textId="78A474F4" w:rsidR="00B60FDF" w:rsidRPr="00B60FDF" w:rsidRDefault="00B60FDF" w:rsidP="00B60FDF">
      <w:pPr>
        <w:pStyle w:val="ListParagraph"/>
        <w:numPr>
          <w:ilvl w:val="0"/>
          <w:numId w:val="39"/>
        </w:numPr>
        <w:rPr>
          <w:lang w:val="en-US"/>
        </w:rPr>
      </w:pPr>
      <w:r w:rsidRPr="00B60FDF">
        <w:rPr>
          <w:lang w:val="en-US"/>
        </w:rPr>
        <w:t>Understory only</w:t>
      </w:r>
    </w:p>
    <w:p w14:paraId="5827A0D6" w14:textId="1C8DA7D4" w:rsidR="00B60FDF" w:rsidRPr="00B60FDF" w:rsidRDefault="00B60FDF" w:rsidP="00B60FDF">
      <w:pPr>
        <w:pStyle w:val="ListParagraph"/>
        <w:numPr>
          <w:ilvl w:val="0"/>
          <w:numId w:val="39"/>
        </w:numPr>
        <w:rPr>
          <w:lang w:val="en-US"/>
        </w:rPr>
      </w:pPr>
      <w:r w:rsidRPr="00B60FDF">
        <w:rPr>
          <w:lang w:val="en-US"/>
        </w:rPr>
        <w:t>Door area only</w:t>
      </w:r>
    </w:p>
    <w:p w14:paraId="016C34CE" w14:textId="61C46E45" w:rsidR="00B60FDF" w:rsidRPr="00B60FDF" w:rsidRDefault="00B60FDF" w:rsidP="00B60FDF">
      <w:pPr>
        <w:pStyle w:val="ListParagraph"/>
        <w:numPr>
          <w:ilvl w:val="0"/>
          <w:numId w:val="39"/>
        </w:numPr>
        <w:rPr>
          <w:lang w:val="en-US"/>
        </w:rPr>
      </w:pPr>
      <w:r w:rsidRPr="00B60FDF">
        <w:rPr>
          <w:lang w:val="en-US"/>
        </w:rPr>
        <w:t>Front deck area on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85E9A" w14:paraId="6B0E9FCA" w14:textId="77777777" w:rsidTr="00C44AA0">
        <w:tc>
          <w:tcPr>
            <w:tcW w:w="9016" w:type="dxa"/>
          </w:tcPr>
          <w:p w14:paraId="153345EF" w14:textId="6D8F8A46" w:rsidR="00885E9A" w:rsidRDefault="003D5BA1" w:rsidP="00005E6D">
            <w:pPr>
              <w:rPr>
                <w:u w:val="single"/>
                <w:lang w:val="en-US"/>
              </w:rPr>
            </w:pPr>
            <w:r>
              <w:rPr>
                <w:noProof/>
              </w:rPr>
              <w:drawing>
                <wp:inline distT="0" distB="0" distL="0" distR="0" wp14:anchorId="0B71D8D8" wp14:editId="77AAC68A">
                  <wp:extent cx="5731510" cy="286575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tc>
      </w:tr>
    </w:tbl>
    <w:p w14:paraId="27A978CF" w14:textId="2B8C6B80" w:rsidR="00494F48" w:rsidRDefault="00494F48" w:rsidP="00005E6D">
      <w:pPr>
        <w:rPr>
          <w:u w:val="single"/>
          <w:lang w:val="en-US"/>
        </w:rPr>
      </w:pPr>
    </w:p>
    <w:p w14:paraId="4504E039" w14:textId="0B66C72B" w:rsidR="00494F48" w:rsidRDefault="00494F48" w:rsidP="00005E6D">
      <w:pPr>
        <w:rPr>
          <w:u w:val="single"/>
          <w:lang w:val="en-US"/>
        </w:rPr>
      </w:pPr>
      <w:r>
        <w:rPr>
          <w:u w:val="single"/>
          <w:lang w:val="en-US"/>
        </w:rPr>
        <w:t>Heat flux devices</w:t>
      </w:r>
      <w:r w:rsidR="00B60FDF">
        <w:rPr>
          <w:u w:val="single"/>
          <w:lang w:val="en-US"/>
        </w:rPr>
        <w:t xml:space="preserve"> (Radiative and convective), temperature devices, velocity devices</w:t>
      </w:r>
    </w:p>
    <w:p w14:paraId="18892EE8" w14:textId="44AEA3EB" w:rsidR="00494F48" w:rsidRPr="00B60FDF" w:rsidRDefault="00494F48" w:rsidP="00B60FDF">
      <w:pPr>
        <w:pStyle w:val="ListParagraph"/>
        <w:numPr>
          <w:ilvl w:val="0"/>
          <w:numId w:val="38"/>
        </w:numPr>
        <w:rPr>
          <w:lang w:val="en-US"/>
        </w:rPr>
      </w:pPr>
      <w:r w:rsidRPr="00B60FDF">
        <w:rPr>
          <w:lang w:val="en-US"/>
        </w:rPr>
        <w:t>Roof front</w:t>
      </w:r>
      <w:r w:rsidR="00B60FDF" w:rsidRPr="00B60FDF">
        <w:rPr>
          <w:lang w:val="en-US"/>
        </w:rPr>
        <w:t>/gutter area</w:t>
      </w:r>
      <w:r w:rsidRPr="00B60FDF">
        <w:rPr>
          <w:lang w:val="en-US"/>
        </w:rPr>
        <w:t xml:space="preserve"> (left side, right side, and the middle)</w:t>
      </w:r>
    </w:p>
    <w:p w14:paraId="70C1639D" w14:textId="1DC232E4" w:rsidR="00B60FDF" w:rsidRPr="00B60FDF" w:rsidRDefault="00B60FDF" w:rsidP="00B60FDF">
      <w:pPr>
        <w:pStyle w:val="ListParagraph"/>
        <w:numPr>
          <w:ilvl w:val="0"/>
          <w:numId w:val="38"/>
        </w:numPr>
        <w:rPr>
          <w:lang w:val="en-US"/>
        </w:rPr>
      </w:pPr>
      <w:r w:rsidRPr="00B60FDF">
        <w:rPr>
          <w:lang w:val="en-US"/>
        </w:rPr>
        <w:t>Roof top (left side, right side, and the middle)</w:t>
      </w:r>
    </w:p>
    <w:p w14:paraId="3E2705C2" w14:textId="47BAAF27" w:rsidR="00B60FDF" w:rsidRPr="00B60FDF" w:rsidRDefault="00B60FDF" w:rsidP="00B60FDF">
      <w:pPr>
        <w:pStyle w:val="ListParagraph"/>
        <w:numPr>
          <w:ilvl w:val="0"/>
          <w:numId w:val="38"/>
        </w:numPr>
        <w:rPr>
          <w:lang w:val="en-US"/>
        </w:rPr>
      </w:pPr>
      <w:r w:rsidRPr="00B60FDF">
        <w:rPr>
          <w:lang w:val="en-US"/>
        </w:rPr>
        <w:t>Middle of the roof</w:t>
      </w:r>
    </w:p>
    <w:p w14:paraId="6D2279EC" w14:textId="3A6BF81C" w:rsidR="00494F48" w:rsidRPr="00B60FDF" w:rsidRDefault="00494F48" w:rsidP="00B60FDF">
      <w:pPr>
        <w:pStyle w:val="ListParagraph"/>
        <w:numPr>
          <w:ilvl w:val="0"/>
          <w:numId w:val="38"/>
        </w:numPr>
        <w:rPr>
          <w:lang w:val="en-US"/>
        </w:rPr>
      </w:pPr>
      <w:r w:rsidRPr="00B60FDF">
        <w:rPr>
          <w:lang w:val="en-US"/>
        </w:rPr>
        <w:t>Deck front (left side, right side, and the middle)</w:t>
      </w:r>
    </w:p>
    <w:p w14:paraId="395F72A4" w14:textId="73ABFBFE" w:rsidR="00494F48" w:rsidRDefault="00494F48" w:rsidP="00B60FDF">
      <w:pPr>
        <w:pStyle w:val="ListParagraph"/>
        <w:numPr>
          <w:ilvl w:val="0"/>
          <w:numId w:val="38"/>
        </w:numPr>
        <w:rPr>
          <w:lang w:val="en-US"/>
        </w:rPr>
      </w:pPr>
      <w:r w:rsidRPr="00B60FDF">
        <w:rPr>
          <w:lang w:val="en-US"/>
        </w:rPr>
        <w:t>Understory front (left side and right side)</w:t>
      </w:r>
    </w:p>
    <w:p w14:paraId="27EF3D61" w14:textId="3457AA1D" w:rsidR="00B60FDF" w:rsidRPr="00B60FDF" w:rsidRDefault="00B60FDF" w:rsidP="00B60FDF">
      <w:pPr>
        <w:pStyle w:val="ListParagraph"/>
        <w:numPr>
          <w:ilvl w:val="0"/>
          <w:numId w:val="38"/>
        </w:numPr>
        <w:rPr>
          <w:lang w:val="en-US"/>
        </w:rPr>
      </w:pPr>
      <w:r>
        <w:rPr>
          <w:lang w:val="en-US"/>
        </w:rPr>
        <w:lastRenderedPageBreak/>
        <w:t>Middle area of the understory</w:t>
      </w:r>
    </w:p>
    <w:p w14:paraId="6DE4A591" w14:textId="05FCDC53" w:rsidR="00B60FDF" w:rsidRPr="00B60FDF" w:rsidRDefault="00B60FDF" w:rsidP="00B60FDF">
      <w:pPr>
        <w:pStyle w:val="ListParagraph"/>
        <w:numPr>
          <w:ilvl w:val="0"/>
          <w:numId w:val="38"/>
        </w:numPr>
        <w:rPr>
          <w:lang w:val="en-US"/>
        </w:rPr>
      </w:pPr>
      <w:r w:rsidRPr="00B60FDF">
        <w:rPr>
          <w:lang w:val="en-US"/>
        </w:rPr>
        <w:t>Front wall (left side and the right side)</w:t>
      </w:r>
    </w:p>
    <w:p w14:paraId="509D07FC" w14:textId="7DF2C056" w:rsidR="00B60FDF" w:rsidRPr="00B60FDF" w:rsidRDefault="00B60FDF" w:rsidP="00B60FDF">
      <w:pPr>
        <w:pStyle w:val="ListParagraph"/>
        <w:numPr>
          <w:ilvl w:val="0"/>
          <w:numId w:val="38"/>
        </w:numPr>
        <w:rPr>
          <w:lang w:val="en-US"/>
        </w:rPr>
      </w:pPr>
      <w:r w:rsidRPr="00B60FDF">
        <w:rPr>
          <w:lang w:val="en-US"/>
        </w:rPr>
        <w:t>Door</w:t>
      </w:r>
    </w:p>
    <w:p w14:paraId="64C9A2FE" w14:textId="6D9BD622" w:rsidR="00B60FDF" w:rsidRDefault="00B60FDF" w:rsidP="00B60FDF">
      <w:pPr>
        <w:pStyle w:val="ListParagraph"/>
        <w:numPr>
          <w:ilvl w:val="0"/>
          <w:numId w:val="38"/>
        </w:numPr>
        <w:rPr>
          <w:lang w:val="en-US"/>
        </w:rPr>
      </w:pPr>
      <w:r w:rsidRPr="00B60FDF">
        <w:rPr>
          <w:lang w:val="en-US"/>
        </w:rPr>
        <w:t>Back wall (left side, right side, and the middle)</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6"/>
      </w:tblGrid>
      <w:tr w:rsidR="0093737C" w14:paraId="02835DE0" w14:textId="77777777" w:rsidTr="0093737C">
        <w:tc>
          <w:tcPr>
            <w:tcW w:w="9016" w:type="dxa"/>
          </w:tcPr>
          <w:p w14:paraId="518F5381" w14:textId="276FA0BE" w:rsidR="0093737C" w:rsidRDefault="0093737C" w:rsidP="0093737C">
            <w:pPr>
              <w:jc w:val="center"/>
              <w:rPr>
                <w:lang w:val="en-US"/>
              </w:rPr>
            </w:pPr>
            <w:r>
              <w:rPr>
                <w:noProof/>
              </w:rPr>
              <w:drawing>
                <wp:inline distT="0" distB="0" distL="0" distR="0" wp14:anchorId="0076635B" wp14:editId="67FF67E0">
                  <wp:extent cx="3860157" cy="212338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69098" cy="2128304"/>
                          </a:xfrm>
                          <a:prstGeom prst="rect">
                            <a:avLst/>
                          </a:prstGeom>
                          <a:noFill/>
                          <a:ln>
                            <a:noFill/>
                          </a:ln>
                        </pic:spPr>
                      </pic:pic>
                    </a:graphicData>
                  </a:graphic>
                </wp:inline>
              </w:drawing>
            </w:r>
          </w:p>
        </w:tc>
      </w:tr>
    </w:tbl>
    <w:p w14:paraId="0E72CBD8" w14:textId="77777777" w:rsidR="0093737C" w:rsidRPr="0093737C" w:rsidRDefault="0093737C" w:rsidP="0093737C">
      <w:pPr>
        <w:ind w:left="360"/>
        <w:rPr>
          <w:lang w:val="en-US"/>
        </w:rPr>
      </w:pPr>
    </w:p>
    <w:p w14:paraId="1A432A80" w14:textId="60368A97" w:rsidR="00B60FDF" w:rsidRDefault="00B60FDF" w:rsidP="00005E6D">
      <w:pPr>
        <w:rPr>
          <w:lang w:val="en-US"/>
        </w:rPr>
      </w:pPr>
    </w:p>
    <w:p w14:paraId="6C7B24D2" w14:textId="3C27781F" w:rsidR="00494F48" w:rsidRDefault="00B60FDF" w:rsidP="00005E6D">
      <w:pPr>
        <w:rPr>
          <w:u w:val="single"/>
          <w:lang w:val="en-US"/>
        </w:rPr>
      </w:pPr>
      <w:r w:rsidRPr="00B60FDF">
        <w:rPr>
          <w:u w:val="single"/>
          <w:lang w:val="en-US"/>
        </w:rPr>
        <w:t>Firebrand flux vertical plane</w:t>
      </w:r>
      <w:r>
        <w:rPr>
          <w:u w:val="single"/>
          <w:lang w:val="en-US"/>
        </w:rPr>
        <w:t>s</w:t>
      </w:r>
      <w:r w:rsidRPr="00B60FDF">
        <w:rPr>
          <w:u w:val="single"/>
          <w:lang w:val="en-US"/>
        </w:rPr>
        <w:t xml:space="preserve"> (kg/m</w:t>
      </w:r>
      <w:r w:rsidRPr="00B60FDF">
        <w:rPr>
          <w:u w:val="single"/>
          <w:vertAlign w:val="superscript"/>
          <w:lang w:val="en-US"/>
        </w:rPr>
        <w:t>2</w:t>
      </w:r>
      <w:r w:rsidRPr="00B60FDF">
        <w:rPr>
          <w:u w:val="single"/>
          <w:lang w:val="en-US"/>
        </w:rPr>
        <w:t>/s)</w:t>
      </w:r>
    </w:p>
    <w:p w14:paraId="5138026B" w14:textId="2C0D24C8" w:rsidR="00DA59A5" w:rsidRPr="00DA59A5" w:rsidRDefault="00DA59A5" w:rsidP="00DA59A5">
      <w:pPr>
        <w:pStyle w:val="ListParagraph"/>
        <w:numPr>
          <w:ilvl w:val="0"/>
          <w:numId w:val="41"/>
        </w:numPr>
        <w:rPr>
          <w:lang w:val="en-US"/>
        </w:rPr>
      </w:pPr>
      <w:r w:rsidRPr="00DA59A5">
        <w:rPr>
          <w:lang w:val="en-US"/>
        </w:rPr>
        <w:t>Records the integrated mass flux of all particles passing through the given vertical plane.</w:t>
      </w:r>
    </w:p>
    <w:p w14:paraId="04C821A1" w14:textId="7CCA9C89" w:rsidR="00494F48" w:rsidRDefault="00B60FDF" w:rsidP="00B60FDF">
      <w:pPr>
        <w:pStyle w:val="ListParagraph"/>
        <w:numPr>
          <w:ilvl w:val="0"/>
          <w:numId w:val="40"/>
        </w:numPr>
        <w:rPr>
          <w:lang w:val="en-US"/>
        </w:rPr>
      </w:pPr>
      <w:r w:rsidRPr="00B60FDF">
        <w:rPr>
          <w:lang w:val="en-US"/>
        </w:rPr>
        <w:t>Locations at 130 m, 140 m, 150 m, 160 m, 170 m, 180 m, 190 m, 200 m, 210 m</w:t>
      </w:r>
    </w:p>
    <w:p w14:paraId="03E42690" w14:textId="54310FEA" w:rsidR="00AC668A" w:rsidRPr="00AC668A" w:rsidRDefault="00AC668A" w:rsidP="00AC668A">
      <w:pPr>
        <w:rPr>
          <w:lang w:val="en-US"/>
        </w:rPr>
      </w:pPr>
      <w:r w:rsidRPr="00AC668A">
        <w:rPr>
          <w:lang w:val="en-US"/>
        </w:rPr>
        <w:t>Ex:</w:t>
      </w:r>
    </w:p>
    <w:p w14:paraId="793C5EBE" w14:textId="7C234F0E" w:rsidR="00AC668A" w:rsidRPr="00AC668A" w:rsidRDefault="00AC668A" w:rsidP="00AC668A">
      <w:pPr>
        <w:rPr>
          <w:lang w:val="en-US"/>
        </w:rPr>
      </w:pPr>
      <w:r w:rsidRPr="00AC668A">
        <w:rPr>
          <w:lang w:val="en-US"/>
        </w:rPr>
        <w:t>&amp;</w:t>
      </w:r>
      <w:r w:rsidRPr="00AC668A">
        <w:rPr>
          <w:color w:val="FF0000"/>
          <w:lang w:val="en-US"/>
        </w:rPr>
        <w:t>DEVC XB</w:t>
      </w:r>
      <w:r w:rsidRPr="00AC668A">
        <w:rPr>
          <w:lang w:val="en-US"/>
        </w:rPr>
        <w:t>=</w:t>
      </w:r>
      <w:r>
        <w:rPr>
          <w:lang w:val="en-US"/>
        </w:rPr>
        <w:t xml:space="preserve"> </w:t>
      </w:r>
      <w:r w:rsidRPr="00AC668A">
        <w:rPr>
          <w:lang w:val="en-US"/>
        </w:rPr>
        <w:t>150.0,</w:t>
      </w:r>
      <w:r>
        <w:rPr>
          <w:lang w:val="en-US"/>
        </w:rPr>
        <w:t xml:space="preserve"> </w:t>
      </w:r>
      <w:r w:rsidRPr="00AC668A">
        <w:rPr>
          <w:lang w:val="en-US"/>
        </w:rPr>
        <w:t>150.0,</w:t>
      </w:r>
      <w:r>
        <w:rPr>
          <w:lang w:val="en-US"/>
        </w:rPr>
        <w:t xml:space="preserve"> </w:t>
      </w:r>
      <w:r w:rsidRPr="00AC668A">
        <w:rPr>
          <w:lang w:val="en-US"/>
        </w:rPr>
        <w:t>-51.0,</w:t>
      </w:r>
      <w:r>
        <w:rPr>
          <w:lang w:val="en-US"/>
        </w:rPr>
        <w:t xml:space="preserve"> </w:t>
      </w:r>
      <w:r w:rsidRPr="00AC668A">
        <w:rPr>
          <w:lang w:val="en-US"/>
        </w:rPr>
        <w:t>51.0,</w:t>
      </w:r>
      <w:r>
        <w:rPr>
          <w:lang w:val="en-US"/>
        </w:rPr>
        <w:t xml:space="preserve"> </w:t>
      </w:r>
      <w:r w:rsidRPr="00AC668A">
        <w:rPr>
          <w:lang w:val="en-US"/>
        </w:rPr>
        <w:t>0.0,</w:t>
      </w:r>
      <w:r>
        <w:rPr>
          <w:lang w:val="en-US"/>
        </w:rPr>
        <w:t xml:space="preserve"> </w:t>
      </w:r>
      <w:r w:rsidRPr="00AC668A">
        <w:rPr>
          <w:lang w:val="en-US"/>
        </w:rPr>
        <w:t xml:space="preserve">90.0, </w:t>
      </w:r>
      <w:r w:rsidRPr="00AC668A">
        <w:rPr>
          <w:color w:val="FF0000"/>
          <w:lang w:val="en-US"/>
        </w:rPr>
        <w:t>ID</w:t>
      </w:r>
      <w:r w:rsidRPr="00AC668A">
        <w:rPr>
          <w:lang w:val="en-US"/>
        </w:rPr>
        <w:t xml:space="preserve">='flux150', </w:t>
      </w:r>
      <w:r w:rsidRPr="00AC668A">
        <w:rPr>
          <w:color w:val="FF0000"/>
          <w:lang w:val="en-US"/>
        </w:rPr>
        <w:t>QUANTITY</w:t>
      </w:r>
      <w:r w:rsidRPr="00AC668A">
        <w:rPr>
          <w:lang w:val="en-US"/>
        </w:rPr>
        <w:t>='PARTICLE FLUX X',</w:t>
      </w:r>
      <w:r>
        <w:rPr>
          <w:lang w:val="en-US"/>
        </w:rPr>
        <w:t xml:space="preserve"> </w:t>
      </w:r>
      <w:r w:rsidRPr="00AC668A">
        <w:rPr>
          <w:color w:val="FF0000"/>
          <w:lang w:val="en-US"/>
        </w:rPr>
        <w:t>STATISTICS</w:t>
      </w:r>
      <w:r w:rsidRPr="00AC668A">
        <w:rPr>
          <w:lang w:val="en-US"/>
        </w:rPr>
        <w:t>='AREA INTEGR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59A5" w14:paraId="68964C25" w14:textId="77777777" w:rsidTr="00DA59A5">
        <w:tc>
          <w:tcPr>
            <w:tcW w:w="9016" w:type="dxa"/>
          </w:tcPr>
          <w:p w14:paraId="265A12F7" w14:textId="35985C7A" w:rsidR="00DA59A5" w:rsidRDefault="00DA59A5" w:rsidP="00005E6D">
            <w:pPr>
              <w:rPr>
                <w:u w:val="single"/>
                <w:lang w:val="en-US"/>
              </w:rPr>
            </w:pPr>
            <w:r>
              <w:rPr>
                <w:noProof/>
              </w:rPr>
              <w:drawing>
                <wp:inline distT="0" distB="0" distL="0" distR="0" wp14:anchorId="7816B1FD" wp14:editId="72189EFE">
                  <wp:extent cx="5731510" cy="2388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388870"/>
                          </a:xfrm>
                          <a:prstGeom prst="rect">
                            <a:avLst/>
                          </a:prstGeom>
                          <a:noFill/>
                          <a:ln>
                            <a:noFill/>
                          </a:ln>
                        </pic:spPr>
                      </pic:pic>
                    </a:graphicData>
                  </a:graphic>
                </wp:inline>
              </w:drawing>
            </w:r>
          </w:p>
        </w:tc>
      </w:tr>
    </w:tbl>
    <w:p w14:paraId="1096F791" w14:textId="0AA43C1D" w:rsidR="00494F48" w:rsidRDefault="00494F48" w:rsidP="00005E6D">
      <w:pPr>
        <w:rPr>
          <w:u w:val="single"/>
          <w:lang w:val="en-US"/>
        </w:rPr>
      </w:pPr>
    </w:p>
    <w:p w14:paraId="59A2CE1E" w14:textId="55CA4DD5" w:rsidR="00494F48" w:rsidRDefault="00494F48" w:rsidP="00005E6D">
      <w:pPr>
        <w:rPr>
          <w:u w:val="single"/>
          <w:lang w:val="en-US"/>
        </w:rPr>
      </w:pPr>
    </w:p>
    <w:p w14:paraId="4D18C4A9" w14:textId="4A3D70E5" w:rsidR="00494F48" w:rsidRDefault="00494F48" w:rsidP="00005E6D">
      <w:pPr>
        <w:rPr>
          <w:u w:val="single"/>
          <w:lang w:val="en-US"/>
        </w:rPr>
      </w:pPr>
    </w:p>
    <w:p w14:paraId="3220D171" w14:textId="300FA422" w:rsidR="00494F48" w:rsidRDefault="00494F48" w:rsidP="00005E6D">
      <w:pPr>
        <w:rPr>
          <w:u w:val="single"/>
          <w:lang w:val="en-US"/>
        </w:rPr>
      </w:pPr>
    </w:p>
    <w:p w14:paraId="28CAE636" w14:textId="77777777" w:rsidR="00494F48" w:rsidRDefault="00494F48" w:rsidP="00005E6D">
      <w:pPr>
        <w:rPr>
          <w:u w:val="single"/>
          <w:lang w:val="en-US"/>
        </w:rPr>
      </w:pPr>
    </w:p>
    <w:p w14:paraId="2703588E" w14:textId="77777777" w:rsidR="00A615F4" w:rsidRPr="00A615F4" w:rsidRDefault="003A0EEC" w:rsidP="00A615F4">
      <w:pPr>
        <w:pStyle w:val="EndNoteBibliography"/>
        <w:spacing w:after="0"/>
        <w:ind w:left="720" w:hanging="720"/>
      </w:pPr>
      <w:r>
        <w:rPr>
          <w:u w:val="single"/>
        </w:rPr>
        <w:lastRenderedPageBreak/>
        <w:fldChar w:fldCharType="begin"/>
      </w:r>
      <w:r>
        <w:rPr>
          <w:u w:val="single"/>
        </w:rPr>
        <w:instrText xml:space="preserve"> ADDIN EN.REFLIST </w:instrText>
      </w:r>
      <w:r>
        <w:rPr>
          <w:u w:val="single"/>
        </w:rPr>
        <w:fldChar w:fldCharType="separate"/>
      </w:r>
      <w:r w:rsidR="00A615F4" w:rsidRPr="00A615F4">
        <w:t>1.</w:t>
      </w:r>
      <w:r w:rsidR="00A615F4" w:rsidRPr="00A615F4">
        <w:tab/>
        <w:t xml:space="preserve">Alexander, M.E. and M.G.J.I.J.o.W.F. Cruz, </w:t>
      </w:r>
      <w:r w:rsidR="00A615F4" w:rsidRPr="00A615F4">
        <w:rPr>
          <w:i/>
        </w:rPr>
        <w:t>Interdependencies between flame length and fireline intensity in predicting crown fire initiation and crown scorch height.</w:t>
      </w:r>
      <w:r w:rsidR="00A615F4" w:rsidRPr="00A615F4">
        <w:t xml:space="preserve"> 2012. </w:t>
      </w:r>
      <w:r w:rsidR="00A615F4" w:rsidRPr="00A615F4">
        <w:rPr>
          <w:b/>
        </w:rPr>
        <w:t>21</w:t>
      </w:r>
      <w:r w:rsidR="00A615F4" w:rsidRPr="00A615F4">
        <w:t>(2): p. 95-113.</w:t>
      </w:r>
    </w:p>
    <w:p w14:paraId="165854E5" w14:textId="77777777" w:rsidR="00A615F4" w:rsidRPr="00A615F4" w:rsidRDefault="00A615F4" w:rsidP="00A615F4">
      <w:pPr>
        <w:pStyle w:val="EndNoteBibliography"/>
        <w:ind w:left="720" w:hanging="720"/>
      </w:pPr>
      <w:r w:rsidRPr="00A615F4">
        <w:t>2.</w:t>
      </w:r>
      <w:r w:rsidRPr="00A615F4">
        <w:tab/>
        <w:t xml:space="preserve">Wotton, B.M., et al., </w:t>
      </w:r>
      <w:r w:rsidRPr="00A615F4">
        <w:rPr>
          <w:i/>
        </w:rPr>
        <w:t>Flame temperature and residence time of fires in dry eucalypt forest.</w:t>
      </w:r>
      <w:r w:rsidRPr="00A615F4">
        <w:t xml:space="preserve"> 2012. </w:t>
      </w:r>
      <w:r w:rsidRPr="00A615F4">
        <w:rPr>
          <w:b/>
        </w:rPr>
        <w:t>21</w:t>
      </w:r>
      <w:r w:rsidRPr="00A615F4">
        <w:t>(3): p. 270-281.</w:t>
      </w:r>
    </w:p>
    <w:p w14:paraId="6A4A6C7E" w14:textId="1539DDBD" w:rsidR="005D0EF1" w:rsidRPr="00367734" w:rsidRDefault="003A0EEC" w:rsidP="00005E6D">
      <w:pPr>
        <w:rPr>
          <w:u w:val="single"/>
          <w:lang w:val="en-US"/>
        </w:rPr>
      </w:pPr>
      <w:r>
        <w:rPr>
          <w:u w:val="single"/>
          <w:lang w:val="en-US"/>
        </w:rPr>
        <w:fldChar w:fldCharType="end"/>
      </w:r>
    </w:p>
    <w:sectPr w:rsidR="005D0EF1" w:rsidRPr="003677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CBDFD" w14:textId="77777777" w:rsidR="00FA4FCC" w:rsidRDefault="00FA4FCC" w:rsidP="0068018A">
      <w:pPr>
        <w:spacing w:after="0" w:line="240" w:lineRule="auto"/>
      </w:pPr>
      <w:r>
        <w:separator/>
      </w:r>
    </w:p>
  </w:endnote>
  <w:endnote w:type="continuationSeparator" w:id="0">
    <w:p w14:paraId="546F449B" w14:textId="77777777" w:rsidR="00FA4FCC" w:rsidRDefault="00FA4FCC" w:rsidP="00680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Gabriola">
    <w:panose1 w:val="04040605051002020D02"/>
    <w:charset w:val="00"/>
    <w:family w:val="decorative"/>
    <w:pitch w:val="variable"/>
    <w:sig w:usb0="E00002EF" w:usb1="5000204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F45DBC" w14:textId="77777777" w:rsidR="00FA4FCC" w:rsidRDefault="00FA4FCC" w:rsidP="0068018A">
      <w:pPr>
        <w:spacing w:after="0" w:line="240" w:lineRule="auto"/>
      </w:pPr>
      <w:r>
        <w:separator/>
      </w:r>
    </w:p>
  </w:footnote>
  <w:footnote w:type="continuationSeparator" w:id="0">
    <w:p w14:paraId="26C5AD08" w14:textId="77777777" w:rsidR="00FA4FCC" w:rsidRDefault="00FA4FCC" w:rsidP="006801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C440F"/>
    <w:multiLevelType w:val="hybridMultilevel"/>
    <w:tmpl w:val="4928D7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645DC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A67C7"/>
    <w:multiLevelType w:val="hybridMultilevel"/>
    <w:tmpl w:val="FD9612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C5976C5"/>
    <w:multiLevelType w:val="hybridMultilevel"/>
    <w:tmpl w:val="6878554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884C76"/>
    <w:multiLevelType w:val="hybridMultilevel"/>
    <w:tmpl w:val="FD426B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17973B0"/>
    <w:multiLevelType w:val="hybridMultilevel"/>
    <w:tmpl w:val="F6909C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1A92BF5"/>
    <w:multiLevelType w:val="hybridMultilevel"/>
    <w:tmpl w:val="3CE473F6"/>
    <w:lvl w:ilvl="0" w:tplc="DCC614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178630D9"/>
    <w:multiLevelType w:val="hybridMultilevel"/>
    <w:tmpl w:val="7F7057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5C2D81"/>
    <w:multiLevelType w:val="hybridMultilevel"/>
    <w:tmpl w:val="AD3EB2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98A6D87"/>
    <w:multiLevelType w:val="hybridMultilevel"/>
    <w:tmpl w:val="3CE473F6"/>
    <w:lvl w:ilvl="0" w:tplc="DCC614E0">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0" w15:restartNumberingAfterBreak="0">
    <w:nsid w:val="19B85942"/>
    <w:multiLevelType w:val="hybridMultilevel"/>
    <w:tmpl w:val="08CA7F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1A8229C4"/>
    <w:multiLevelType w:val="hybridMultilevel"/>
    <w:tmpl w:val="ED5C9C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1B5D0125"/>
    <w:multiLevelType w:val="hybridMultilevel"/>
    <w:tmpl w:val="50CE4C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1365C76"/>
    <w:multiLevelType w:val="hybridMultilevel"/>
    <w:tmpl w:val="A30A25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2B665F2"/>
    <w:multiLevelType w:val="hybridMultilevel"/>
    <w:tmpl w:val="9FC02764"/>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15" w15:restartNumberingAfterBreak="0">
    <w:nsid w:val="2CA33438"/>
    <w:multiLevelType w:val="hybridMultilevel"/>
    <w:tmpl w:val="F96C65F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22C6D99"/>
    <w:multiLevelType w:val="hybridMultilevel"/>
    <w:tmpl w:val="A9C0C3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2A63B0B"/>
    <w:multiLevelType w:val="hybridMultilevel"/>
    <w:tmpl w:val="88F81B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39B11BF"/>
    <w:multiLevelType w:val="hybridMultilevel"/>
    <w:tmpl w:val="73D42E6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3A75488"/>
    <w:multiLevelType w:val="hybridMultilevel"/>
    <w:tmpl w:val="4066F2A4"/>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0" w15:restartNumberingAfterBreak="0">
    <w:nsid w:val="39831A7C"/>
    <w:multiLevelType w:val="hybridMultilevel"/>
    <w:tmpl w:val="559498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C9A21E5"/>
    <w:multiLevelType w:val="hybridMultilevel"/>
    <w:tmpl w:val="203C05F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157A30"/>
    <w:multiLevelType w:val="hybridMultilevel"/>
    <w:tmpl w:val="4DF4F34C"/>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3" w15:restartNumberingAfterBreak="0">
    <w:nsid w:val="461D057C"/>
    <w:multiLevelType w:val="hybridMultilevel"/>
    <w:tmpl w:val="21146D86"/>
    <w:lvl w:ilvl="0" w:tplc="0C090001">
      <w:start w:val="1"/>
      <w:numFmt w:val="bullet"/>
      <w:lvlText w:val=""/>
      <w:lvlJc w:val="left"/>
      <w:pPr>
        <w:ind w:left="2160" w:hanging="360"/>
      </w:pPr>
      <w:rPr>
        <w:rFonts w:ascii="Symbol" w:hAnsi="Symbol" w:hint="default"/>
      </w:rPr>
    </w:lvl>
    <w:lvl w:ilvl="1" w:tplc="0C090003" w:tentative="1">
      <w:start w:val="1"/>
      <w:numFmt w:val="bullet"/>
      <w:lvlText w:val="o"/>
      <w:lvlJc w:val="left"/>
      <w:pPr>
        <w:ind w:left="2880" w:hanging="360"/>
      </w:pPr>
      <w:rPr>
        <w:rFonts w:ascii="Courier New" w:hAnsi="Courier New" w:cs="Courier New" w:hint="default"/>
      </w:rPr>
    </w:lvl>
    <w:lvl w:ilvl="2" w:tplc="0C090005" w:tentative="1">
      <w:start w:val="1"/>
      <w:numFmt w:val="bullet"/>
      <w:lvlText w:val=""/>
      <w:lvlJc w:val="left"/>
      <w:pPr>
        <w:ind w:left="3600" w:hanging="360"/>
      </w:pPr>
      <w:rPr>
        <w:rFonts w:ascii="Wingdings" w:hAnsi="Wingdings" w:hint="default"/>
      </w:rPr>
    </w:lvl>
    <w:lvl w:ilvl="3" w:tplc="0C090001" w:tentative="1">
      <w:start w:val="1"/>
      <w:numFmt w:val="bullet"/>
      <w:lvlText w:val=""/>
      <w:lvlJc w:val="left"/>
      <w:pPr>
        <w:ind w:left="4320" w:hanging="360"/>
      </w:pPr>
      <w:rPr>
        <w:rFonts w:ascii="Symbol" w:hAnsi="Symbol" w:hint="default"/>
      </w:rPr>
    </w:lvl>
    <w:lvl w:ilvl="4" w:tplc="0C090003" w:tentative="1">
      <w:start w:val="1"/>
      <w:numFmt w:val="bullet"/>
      <w:lvlText w:val="o"/>
      <w:lvlJc w:val="left"/>
      <w:pPr>
        <w:ind w:left="5040" w:hanging="360"/>
      </w:pPr>
      <w:rPr>
        <w:rFonts w:ascii="Courier New" w:hAnsi="Courier New" w:cs="Courier New" w:hint="default"/>
      </w:rPr>
    </w:lvl>
    <w:lvl w:ilvl="5" w:tplc="0C090005" w:tentative="1">
      <w:start w:val="1"/>
      <w:numFmt w:val="bullet"/>
      <w:lvlText w:val=""/>
      <w:lvlJc w:val="left"/>
      <w:pPr>
        <w:ind w:left="5760" w:hanging="360"/>
      </w:pPr>
      <w:rPr>
        <w:rFonts w:ascii="Wingdings" w:hAnsi="Wingdings" w:hint="default"/>
      </w:rPr>
    </w:lvl>
    <w:lvl w:ilvl="6" w:tplc="0C090001" w:tentative="1">
      <w:start w:val="1"/>
      <w:numFmt w:val="bullet"/>
      <w:lvlText w:val=""/>
      <w:lvlJc w:val="left"/>
      <w:pPr>
        <w:ind w:left="6480" w:hanging="360"/>
      </w:pPr>
      <w:rPr>
        <w:rFonts w:ascii="Symbol" w:hAnsi="Symbol" w:hint="default"/>
      </w:rPr>
    </w:lvl>
    <w:lvl w:ilvl="7" w:tplc="0C090003" w:tentative="1">
      <w:start w:val="1"/>
      <w:numFmt w:val="bullet"/>
      <w:lvlText w:val="o"/>
      <w:lvlJc w:val="left"/>
      <w:pPr>
        <w:ind w:left="7200" w:hanging="360"/>
      </w:pPr>
      <w:rPr>
        <w:rFonts w:ascii="Courier New" w:hAnsi="Courier New" w:cs="Courier New" w:hint="default"/>
      </w:rPr>
    </w:lvl>
    <w:lvl w:ilvl="8" w:tplc="0C090005" w:tentative="1">
      <w:start w:val="1"/>
      <w:numFmt w:val="bullet"/>
      <w:lvlText w:val=""/>
      <w:lvlJc w:val="left"/>
      <w:pPr>
        <w:ind w:left="7920" w:hanging="360"/>
      </w:pPr>
      <w:rPr>
        <w:rFonts w:ascii="Wingdings" w:hAnsi="Wingdings" w:hint="default"/>
      </w:rPr>
    </w:lvl>
  </w:abstractNum>
  <w:abstractNum w:abstractNumId="24" w15:restartNumberingAfterBreak="0">
    <w:nsid w:val="494F2205"/>
    <w:multiLevelType w:val="hybridMultilevel"/>
    <w:tmpl w:val="8410C35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49B57974"/>
    <w:multiLevelType w:val="hybridMultilevel"/>
    <w:tmpl w:val="720CDA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50C7F66"/>
    <w:multiLevelType w:val="hybridMultilevel"/>
    <w:tmpl w:val="D19E3AB2"/>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52E19A2"/>
    <w:multiLevelType w:val="hybridMultilevel"/>
    <w:tmpl w:val="7DA0E6CA"/>
    <w:lvl w:ilvl="0" w:tplc="531605F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8" w15:restartNumberingAfterBreak="0">
    <w:nsid w:val="5CE17F06"/>
    <w:multiLevelType w:val="hybridMultilevel"/>
    <w:tmpl w:val="992CD8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E6052E9"/>
    <w:multiLevelType w:val="hybridMultilevel"/>
    <w:tmpl w:val="F402762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25A6AFB"/>
    <w:multiLevelType w:val="hybridMultilevel"/>
    <w:tmpl w:val="76201B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2B1609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329714A"/>
    <w:multiLevelType w:val="hybridMultilevel"/>
    <w:tmpl w:val="F0E08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3B5368"/>
    <w:multiLevelType w:val="hybridMultilevel"/>
    <w:tmpl w:val="FD369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6145DBE"/>
    <w:multiLevelType w:val="hybridMultilevel"/>
    <w:tmpl w:val="0B4CC6B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757133D7"/>
    <w:multiLevelType w:val="hybridMultilevel"/>
    <w:tmpl w:val="7370FE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5911EF4"/>
    <w:multiLevelType w:val="hybridMultilevel"/>
    <w:tmpl w:val="539C15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72F0B78"/>
    <w:multiLevelType w:val="hybridMultilevel"/>
    <w:tmpl w:val="8F46F0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82E4D4C"/>
    <w:multiLevelType w:val="hybridMultilevel"/>
    <w:tmpl w:val="A9C0C3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B66424B"/>
    <w:multiLevelType w:val="hybridMultilevel"/>
    <w:tmpl w:val="0804E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FB9254F"/>
    <w:multiLevelType w:val="hybridMultilevel"/>
    <w:tmpl w:val="F03A95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3"/>
  </w:num>
  <w:num w:numId="2">
    <w:abstractNumId w:val="32"/>
  </w:num>
  <w:num w:numId="3">
    <w:abstractNumId w:val="10"/>
  </w:num>
  <w:num w:numId="4">
    <w:abstractNumId w:val="39"/>
  </w:num>
  <w:num w:numId="5">
    <w:abstractNumId w:val="11"/>
  </w:num>
  <w:num w:numId="6">
    <w:abstractNumId w:val="8"/>
  </w:num>
  <w:num w:numId="7">
    <w:abstractNumId w:val="36"/>
  </w:num>
  <w:num w:numId="8">
    <w:abstractNumId w:val="19"/>
  </w:num>
  <w:num w:numId="9">
    <w:abstractNumId w:val="24"/>
  </w:num>
  <w:num w:numId="10">
    <w:abstractNumId w:val="34"/>
  </w:num>
  <w:num w:numId="11">
    <w:abstractNumId w:val="12"/>
  </w:num>
  <w:num w:numId="12">
    <w:abstractNumId w:val="3"/>
  </w:num>
  <w:num w:numId="13">
    <w:abstractNumId w:val="37"/>
  </w:num>
  <w:num w:numId="14">
    <w:abstractNumId w:val="40"/>
  </w:num>
  <w:num w:numId="15">
    <w:abstractNumId w:val="2"/>
  </w:num>
  <w:num w:numId="16">
    <w:abstractNumId w:val="21"/>
  </w:num>
  <w:num w:numId="17">
    <w:abstractNumId w:val="30"/>
  </w:num>
  <w:num w:numId="18">
    <w:abstractNumId w:val="27"/>
  </w:num>
  <w:num w:numId="19">
    <w:abstractNumId w:val="29"/>
  </w:num>
  <w:num w:numId="20">
    <w:abstractNumId w:val="18"/>
  </w:num>
  <w:num w:numId="21">
    <w:abstractNumId w:val="28"/>
  </w:num>
  <w:num w:numId="22">
    <w:abstractNumId w:val="26"/>
  </w:num>
  <w:num w:numId="23">
    <w:abstractNumId w:val="23"/>
  </w:num>
  <w:num w:numId="24">
    <w:abstractNumId w:val="14"/>
  </w:num>
  <w:num w:numId="25">
    <w:abstractNumId w:val="22"/>
  </w:num>
  <w:num w:numId="26">
    <w:abstractNumId w:val="13"/>
  </w:num>
  <w:num w:numId="27">
    <w:abstractNumId w:val="17"/>
  </w:num>
  <w:num w:numId="28">
    <w:abstractNumId w:val="20"/>
  </w:num>
  <w:num w:numId="29">
    <w:abstractNumId w:val="31"/>
  </w:num>
  <w:num w:numId="30">
    <w:abstractNumId w:val="1"/>
  </w:num>
  <w:num w:numId="31">
    <w:abstractNumId w:val="7"/>
  </w:num>
  <w:num w:numId="32">
    <w:abstractNumId w:val="15"/>
  </w:num>
  <w:num w:numId="33">
    <w:abstractNumId w:val="16"/>
  </w:num>
  <w:num w:numId="34">
    <w:abstractNumId w:val="38"/>
  </w:num>
  <w:num w:numId="35">
    <w:abstractNumId w:val="9"/>
  </w:num>
  <w:num w:numId="36">
    <w:abstractNumId w:val="6"/>
  </w:num>
  <w:num w:numId="37">
    <w:abstractNumId w:val="35"/>
  </w:num>
  <w:num w:numId="38">
    <w:abstractNumId w:val="5"/>
  </w:num>
  <w:num w:numId="39">
    <w:abstractNumId w:val="0"/>
  </w:num>
  <w:num w:numId="40">
    <w:abstractNumId w:val="4"/>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CyMDawMLM0NzMzNTZT0lEKTi0uzszPAykwqgUAr1h/5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zdsv0m2xrekee2e85spd1rxxdfrfzaxx5&quot;&gt;My EndNote Library2&lt;record-ids&gt;&lt;item&gt;90&lt;/item&gt;&lt;item&gt;91&lt;/item&gt;&lt;/record-ids&gt;&lt;/item&gt;&lt;/Libraries&gt;"/>
  </w:docVars>
  <w:rsids>
    <w:rsidRoot w:val="00C926D1"/>
    <w:rsid w:val="000046AB"/>
    <w:rsid w:val="00005E6D"/>
    <w:rsid w:val="00011AB0"/>
    <w:rsid w:val="00021470"/>
    <w:rsid w:val="00022D5A"/>
    <w:rsid w:val="00034E8B"/>
    <w:rsid w:val="000358AF"/>
    <w:rsid w:val="00036466"/>
    <w:rsid w:val="000474D8"/>
    <w:rsid w:val="00050CC4"/>
    <w:rsid w:val="00053AB8"/>
    <w:rsid w:val="00054207"/>
    <w:rsid w:val="00062D01"/>
    <w:rsid w:val="0007074A"/>
    <w:rsid w:val="00080C2F"/>
    <w:rsid w:val="0008211E"/>
    <w:rsid w:val="000922A3"/>
    <w:rsid w:val="00092B0B"/>
    <w:rsid w:val="000932D4"/>
    <w:rsid w:val="000B095D"/>
    <w:rsid w:val="000C5BDF"/>
    <w:rsid w:val="000D2831"/>
    <w:rsid w:val="000D36B4"/>
    <w:rsid w:val="000D68DE"/>
    <w:rsid w:val="000E736F"/>
    <w:rsid w:val="000F3C5D"/>
    <w:rsid w:val="000F7FA3"/>
    <w:rsid w:val="00101599"/>
    <w:rsid w:val="00101C3C"/>
    <w:rsid w:val="001042C6"/>
    <w:rsid w:val="00104AB2"/>
    <w:rsid w:val="00112DA6"/>
    <w:rsid w:val="00116C97"/>
    <w:rsid w:val="00117872"/>
    <w:rsid w:val="00120CED"/>
    <w:rsid w:val="001266EE"/>
    <w:rsid w:val="00127128"/>
    <w:rsid w:val="001335FF"/>
    <w:rsid w:val="001413E7"/>
    <w:rsid w:val="0014243B"/>
    <w:rsid w:val="00143C6E"/>
    <w:rsid w:val="00144E0C"/>
    <w:rsid w:val="00153571"/>
    <w:rsid w:val="00154CD8"/>
    <w:rsid w:val="00157B4C"/>
    <w:rsid w:val="00163609"/>
    <w:rsid w:val="00176BD4"/>
    <w:rsid w:val="00185140"/>
    <w:rsid w:val="001A1439"/>
    <w:rsid w:val="001A7B3D"/>
    <w:rsid w:val="001B2C3D"/>
    <w:rsid w:val="001B5819"/>
    <w:rsid w:val="001C2033"/>
    <w:rsid w:val="001D0D6A"/>
    <w:rsid w:val="001E0FF2"/>
    <w:rsid w:val="001E25E0"/>
    <w:rsid w:val="001E3928"/>
    <w:rsid w:val="001E7E9A"/>
    <w:rsid w:val="001F6382"/>
    <w:rsid w:val="00201904"/>
    <w:rsid w:val="002022A2"/>
    <w:rsid w:val="00213E10"/>
    <w:rsid w:val="00220E81"/>
    <w:rsid w:val="00221910"/>
    <w:rsid w:val="002223E4"/>
    <w:rsid w:val="00222791"/>
    <w:rsid w:val="00222BF0"/>
    <w:rsid w:val="00222CF0"/>
    <w:rsid w:val="00227C0F"/>
    <w:rsid w:val="002362EA"/>
    <w:rsid w:val="00236EBB"/>
    <w:rsid w:val="0024200A"/>
    <w:rsid w:val="002461FA"/>
    <w:rsid w:val="00254FF8"/>
    <w:rsid w:val="00256F4F"/>
    <w:rsid w:val="00261EF5"/>
    <w:rsid w:val="002626F0"/>
    <w:rsid w:val="00263334"/>
    <w:rsid w:val="00264E15"/>
    <w:rsid w:val="002710B4"/>
    <w:rsid w:val="00271BF5"/>
    <w:rsid w:val="0027206D"/>
    <w:rsid w:val="00275872"/>
    <w:rsid w:val="0027719A"/>
    <w:rsid w:val="00282713"/>
    <w:rsid w:val="00282C68"/>
    <w:rsid w:val="00295364"/>
    <w:rsid w:val="0029777B"/>
    <w:rsid w:val="002A1D9D"/>
    <w:rsid w:val="002A21C6"/>
    <w:rsid w:val="002A537B"/>
    <w:rsid w:val="002A5BAD"/>
    <w:rsid w:val="002A5FD8"/>
    <w:rsid w:val="002C4074"/>
    <w:rsid w:val="002C56E5"/>
    <w:rsid w:val="002C62E2"/>
    <w:rsid w:val="002C6F41"/>
    <w:rsid w:val="002C7D3E"/>
    <w:rsid w:val="002D3066"/>
    <w:rsid w:val="002D44F8"/>
    <w:rsid w:val="002E1B61"/>
    <w:rsid w:val="002E4C8D"/>
    <w:rsid w:val="002E4D49"/>
    <w:rsid w:val="002F4531"/>
    <w:rsid w:val="002F5E51"/>
    <w:rsid w:val="002F66AE"/>
    <w:rsid w:val="00300C55"/>
    <w:rsid w:val="00313F7D"/>
    <w:rsid w:val="003255F2"/>
    <w:rsid w:val="00341E22"/>
    <w:rsid w:val="003423CB"/>
    <w:rsid w:val="00350347"/>
    <w:rsid w:val="00351A4B"/>
    <w:rsid w:val="0035599A"/>
    <w:rsid w:val="00360B39"/>
    <w:rsid w:val="00365552"/>
    <w:rsid w:val="00367734"/>
    <w:rsid w:val="00372B05"/>
    <w:rsid w:val="00377F89"/>
    <w:rsid w:val="0038619B"/>
    <w:rsid w:val="00387888"/>
    <w:rsid w:val="003930EE"/>
    <w:rsid w:val="00397FA3"/>
    <w:rsid w:val="003A0EEC"/>
    <w:rsid w:val="003A6A03"/>
    <w:rsid w:val="003A797B"/>
    <w:rsid w:val="003A7DBC"/>
    <w:rsid w:val="003B7518"/>
    <w:rsid w:val="003C1082"/>
    <w:rsid w:val="003C24D3"/>
    <w:rsid w:val="003C3FBD"/>
    <w:rsid w:val="003D5BA1"/>
    <w:rsid w:val="003D777F"/>
    <w:rsid w:val="003E0A34"/>
    <w:rsid w:val="003E0E0E"/>
    <w:rsid w:val="003E18DE"/>
    <w:rsid w:val="003E3EA0"/>
    <w:rsid w:val="003F02FE"/>
    <w:rsid w:val="00400A97"/>
    <w:rsid w:val="0041690D"/>
    <w:rsid w:val="00422725"/>
    <w:rsid w:val="00426798"/>
    <w:rsid w:val="004321F9"/>
    <w:rsid w:val="00432913"/>
    <w:rsid w:val="004335EE"/>
    <w:rsid w:val="00435ACE"/>
    <w:rsid w:val="0043730D"/>
    <w:rsid w:val="00444360"/>
    <w:rsid w:val="00446C1F"/>
    <w:rsid w:val="00462FB9"/>
    <w:rsid w:val="004664A6"/>
    <w:rsid w:val="00472E9F"/>
    <w:rsid w:val="0047634B"/>
    <w:rsid w:val="00483E09"/>
    <w:rsid w:val="00494F48"/>
    <w:rsid w:val="00495D6C"/>
    <w:rsid w:val="00497B3F"/>
    <w:rsid w:val="004B2767"/>
    <w:rsid w:val="004B5560"/>
    <w:rsid w:val="004B5E04"/>
    <w:rsid w:val="004C0D00"/>
    <w:rsid w:val="004C104F"/>
    <w:rsid w:val="004C4F0F"/>
    <w:rsid w:val="004C7525"/>
    <w:rsid w:val="004D6EAC"/>
    <w:rsid w:val="004D6F73"/>
    <w:rsid w:val="004E4286"/>
    <w:rsid w:val="004F6E20"/>
    <w:rsid w:val="005126F7"/>
    <w:rsid w:val="0051586B"/>
    <w:rsid w:val="00522216"/>
    <w:rsid w:val="00525330"/>
    <w:rsid w:val="00525B0E"/>
    <w:rsid w:val="005359F3"/>
    <w:rsid w:val="005364B1"/>
    <w:rsid w:val="00536FE2"/>
    <w:rsid w:val="005578A8"/>
    <w:rsid w:val="00562573"/>
    <w:rsid w:val="005646D6"/>
    <w:rsid w:val="0057026D"/>
    <w:rsid w:val="00574984"/>
    <w:rsid w:val="00574C8B"/>
    <w:rsid w:val="0057538A"/>
    <w:rsid w:val="00577F0D"/>
    <w:rsid w:val="005851CB"/>
    <w:rsid w:val="00586524"/>
    <w:rsid w:val="005907F6"/>
    <w:rsid w:val="005A570F"/>
    <w:rsid w:val="005A5FE6"/>
    <w:rsid w:val="005A6707"/>
    <w:rsid w:val="005A7A1A"/>
    <w:rsid w:val="005B6271"/>
    <w:rsid w:val="005C42D7"/>
    <w:rsid w:val="005C647B"/>
    <w:rsid w:val="005D0EF1"/>
    <w:rsid w:val="005D438B"/>
    <w:rsid w:val="005E0D60"/>
    <w:rsid w:val="005E36E4"/>
    <w:rsid w:val="005E5B77"/>
    <w:rsid w:val="005F476F"/>
    <w:rsid w:val="005F6808"/>
    <w:rsid w:val="00612729"/>
    <w:rsid w:val="00614513"/>
    <w:rsid w:val="00614988"/>
    <w:rsid w:val="00625DF5"/>
    <w:rsid w:val="00631825"/>
    <w:rsid w:val="0063591F"/>
    <w:rsid w:val="00636375"/>
    <w:rsid w:val="0064172A"/>
    <w:rsid w:val="0064302E"/>
    <w:rsid w:val="006470A6"/>
    <w:rsid w:val="00654721"/>
    <w:rsid w:val="0065659C"/>
    <w:rsid w:val="00664C0A"/>
    <w:rsid w:val="006717B5"/>
    <w:rsid w:val="00673655"/>
    <w:rsid w:val="0068018A"/>
    <w:rsid w:val="00683B81"/>
    <w:rsid w:val="00690CF3"/>
    <w:rsid w:val="006A2758"/>
    <w:rsid w:val="006A2EF9"/>
    <w:rsid w:val="006A3B2C"/>
    <w:rsid w:val="006A408E"/>
    <w:rsid w:val="006A5301"/>
    <w:rsid w:val="006A5D94"/>
    <w:rsid w:val="006A6028"/>
    <w:rsid w:val="006B0F36"/>
    <w:rsid w:val="006B10A0"/>
    <w:rsid w:val="006B3352"/>
    <w:rsid w:val="006B5597"/>
    <w:rsid w:val="006B5D83"/>
    <w:rsid w:val="006B66D8"/>
    <w:rsid w:val="006C1076"/>
    <w:rsid w:val="006D3896"/>
    <w:rsid w:val="006E211E"/>
    <w:rsid w:val="006E3485"/>
    <w:rsid w:val="006E5E8E"/>
    <w:rsid w:val="006F123B"/>
    <w:rsid w:val="006F5269"/>
    <w:rsid w:val="006F60C3"/>
    <w:rsid w:val="00700509"/>
    <w:rsid w:val="0070560D"/>
    <w:rsid w:val="00706854"/>
    <w:rsid w:val="00706BFB"/>
    <w:rsid w:val="00711E1F"/>
    <w:rsid w:val="00712A3D"/>
    <w:rsid w:val="00717702"/>
    <w:rsid w:val="00720076"/>
    <w:rsid w:val="00720F1D"/>
    <w:rsid w:val="0072198C"/>
    <w:rsid w:val="007219ED"/>
    <w:rsid w:val="00724332"/>
    <w:rsid w:val="0073795D"/>
    <w:rsid w:val="00762122"/>
    <w:rsid w:val="00766A65"/>
    <w:rsid w:val="007705E5"/>
    <w:rsid w:val="00772A5E"/>
    <w:rsid w:val="00773FC7"/>
    <w:rsid w:val="00780452"/>
    <w:rsid w:val="0078215A"/>
    <w:rsid w:val="00782DB1"/>
    <w:rsid w:val="00783804"/>
    <w:rsid w:val="00784095"/>
    <w:rsid w:val="00787B62"/>
    <w:rsid w:val="00791488"/>
    <w:rsid w:val="00791CD1"/>
    <w:rsid w:val="00792C87"/>
    <w:rsid w:val="0079466C"/>
    <w:rsid w:val="00797E2F"/>
    <w:rsid w:val="007A3B98"/>
    <w:rsid w:val="007A49E4"/>
    <w:rsid w:val="007B3972"/>
    <w:rsid w:val="007B5AB5"/>
    <w:rsid w:val="007B62EF"/>
    <w:rsid w:val="007B738D"/>
    <w:rsid w:val="007C2047"/>
    <w:rsid w:val="007C26BA"/>
    <w:rsid w:val="007C50FD"/>
    <w:rsid w:val="007C5DD4"/>
    <w:rsid w:val="007E084B"/>
    <w:rsid w:val="007E204D"/>
    <w:rsid w:val="007E4CB1"/>
    <w:rsid w:val="007F10D6"/>
    <w:rsid w:val="007F363C"/>
    <w:rsid w:val="00801D0A"/>
    <w:rsid w:val="0080490D"/>
    <w:rsid w:val="00823BD6"/>
    <w:rsid w:val="0083057E"/>
    <w:rsid w:val="00847A87"/>
    <w:rsid w:val="00851454"/>
    <w:rsid w:val="008527C8"/>
    <w:rsid w:val="00854E80"/>
    <w:rsid w:val="00870430"/>
    <w:rsid w:val="008706E9"/>
    <w:rsid w:val="00871781"/>
    <w:rsid w:val="00871BF7"/>
    <w:rsid w:val="00872B9C"/>
    <w:rsid w:val="00881E2A"/>
    <w:rsid w:val="0088431E"/>
    <w:rsid w:val="00884F58"/>
    <w:rsid w:val="00885E9A"/>
    <w:rsid w:val="0089068A"/>
    <w:rsid w:val="00894260"/>
    <w:rsid w:val="008948CE"/>
    <w:rsid w:val="00897C39"/>
    <w:rsid w:val="008A4482"/>
    <w:rsid w:val="008A4D3C"/>
    <w:rsid w:val="008A569D"/>
    <w:rsid w:val="008A6B79"/>
    <w:rsid w:val="008B4098"/>
    <w:rsid w:val="008B422F"/>
    <w:rsid w:val="008C5E38"/>
    <w:rsid w:val="008E4688"/>
    <w:rsid w:val="008E62D3"/>
    <w:rsid w:val="008F315D"/>
    <w:rsid w:val="008F4C86"/>
    <w:rsid w:val="00904F86"/>
    <w:rsid w:val="00906C92"/>
    <w:rsid w:val="00914102"/>
    <w:rsid w:val="00914627"/>
    <w:rsid w:val="00916C4A"/>
    <w:rsid w:val="00922782"/>
    <w:rsid w:val="00923D90"/>
    <w:rsid w:val="00925DBB"/>
    <w:rsid w:val="00932412"/>
    <w:rsid w:val="0093737C"/>
    <w:rsid w:val="00942F6E"/>
    <w:rsid w:val="00944F14"/>
    <w:rsid w:val="00947D8A"/>
    <w:rsid w:val="00955F76"/>
    <w:rsid w:val="009568D8"/>
    <w:rsid w:val="00957737"/>
    <w:rsid w:val="00957FD8"/>
    <w:rsid w:val="00974224"/>
    <w:rsid w:val="009836A8"/>
    <w:rsid w:val="00990172"/>
    <w:rsid w:val="00992705"/>
    <w:rsid w:val="0099450E"/>
    <w:rsid w:val="00994C80"/>
    <w:rsid w:val="009975C4"/>
    <w:rsid w:val="00997AFB"/>
    <w:rsid w:val="009A68DC"/>
    <w:rsid w:val="009A7BB4"/>
    <w:rsid w:val="009B3C3C"/>
    <w:rsid w:val="009B56A4"/>
    <w:rsid w:val="009C1DB4"/>
    <w:rsid w:val="009C33EB"/>
    <w:rsid w:val="009D2F92"/>
    <w:rsid w:val="009D66A4"/>
    <w:rsid w:val="009E50F9"/>
    <w:rsid w:val="009E5B70"/>
    <w:rsid w:val="009E76D6"/>
    <w:rsid w:val="009F1B79"/>
    <w:rsid w:val="009F7D75"/>
    <w:rsid w:val="00A0158C"/>
    <w:rsid w:val="00A11A97"/>
    <w:rsid w:val="00A13B6C"/>
    <w:rsid w:val="00A35FB5"/>
    <w:rsid w:val="00A47479"/>
    <w:rsid w:val="00A60300"/>
    <w:rsid w:val="00A615F4"/>
    <w:rsid w:val="00A62F1B"/>
    <w:rsid w:val="00A63117"/>
    <w:rsid w:val="00A66276"/>
    <w:rsid w:val="00A71225"/>
    <w:rsid w:val="00A751C8"/>
    <w:rsid w:val="00A7564B"/>
    <w:rsid w:val="00A76EBC"/>
    <w:rsid w:val="00A7751B"/>
    <w:rsid w:val="00A814DF"/>
    <w:rsid w:val="00A8724A"/>
    <w:rsid w:val="00AA0954"/>
    <w:rsid w:val="00AA224B"/>
    <w:rsid w:val="00AA6DCD"/>
    <w:rsid w:val="00AB0ABC"/>
    <w:rsid w:val="00AB2FBD"/>
    <w:rsid w:val="00AB3E30"/>
    <w:rsid w:val="00AC05D4"/>
    <w:rsid w:val="00AC6535"/>
    <w:rsid w:val="00AC668A"/>
    <w:rsid w:val="00AC72F6"/>
    <w:rsid w:val="00AD138D"/>
    <w:rsid w:val="00AD2E25"/>
    <w:rsid w:val="00AD6E4E"/>
    <w:rsid w:val="00AD7949"/>
    <w:rsid w:val="00AE3FFC"/>
    <w:rsid w:val="00AF3632"/>
    <w:rsid w:val="00B11FCF"/>
    <w:rsid w:val="00B15AD3"/>
    <w:rsid w:val="00B1607A"/>
    <w:rsid w:val="00B16DC9"/>
    <w:rsid w:val="00B34B6A"/>
    <w:rsid w:val="00B35218"/>
    <w:rsid w:val="00B41B45"/>
    <w:rsid w:val="00B41E83"/>
    <w:rsid w:val="00B56493"/>
    <w:rsid w:val="00B6098E"/>
    <w:rsid w:val="00B60FDF"/>
    <w:rsid w:val="00B629B1"/>
    <w:rsid w:val="00B70A1D"/>
    <w:rsid w:val="00B722F9"/>
    <w:rsid w:val="00B746F0"/>
    <w:rsid w:val="00B76EC2"/>
    <w:rsid w:val="00B83443"/>
    <w:rsid w:val="00B8423C"/>
    <w:rsid w:val="00B90D79"/>
    <w:rsid w:val="00BA2B04"/>
    <w:rsid w:val="00BA3075"/>
    <w:rsid w:val="00BA5964"/>
    <w:rsid w:val="00BB5EBA"/>
    <w:rsid w:val="00BB69E9"/>
    <w:rsid w:val="00BC0473"/>
    <w:rsid w:val="00BC1B29"/>
    <w:rsid w:val="00BC63CE"/>
    <w:rsid w:val="00BD0518"/>
    <w:rsid w:val="00BD5C06"/>
    <w:rsid w:val="00BD7187"/>
    <w:rsid w:val="00BE3330"/>
    <w:rsid w:val="00BE7EEC"/>
    <w:rsid w:val="00BF1CE8"/>
    <w:rsid w:val="00BF21C5"/>
    <w:rsid w:val="00C000FD"/>
    <w:rsid w:val="00C008C9"/>
    <w:rsid w:val="00C03883"/>
    <w:rsid w:val="00C04F15"/>
    <w:rsid w:val="00C1229D"/>
    <w:rsid w:val="00C2140A"/>
    <w:rsid w:val="00C25295"/>
    <w:rsid w:val="00C34F51"/>
    <w:rsid w:val="00C442C2"/>
    <w:rsid w:val="00C44AA0"/>
    <w:rsid w:val="00C47D9D"/>
    <w:rsid w:val="00C52505"/>
    <w:rsid w:val="00C53EF2"/>
    <w:rsid w:val="00C5655C"/>
    <w:rsid w:val="00C60BA4"/>
    <w:rsid w:val="00C64687"/>
    <w:rsid w:val="00C654D7"/>
    <w:rsid w:val="00C72519"/>
    <w:rsid w:val="00C740BC"/>
    <w:rsid w:val="00C82E2E"/>
    <w:rsid w:val="00C86A40"/>
    <w:rsid w:val="00C926D1"/>
    <w:rsid w:val="00C93FED"/>
    <w:rsid w:val="00C95BAA"/>
    <w:rsid w:val="00C9744B"/>
    <w:rsid w:val="00CA1314"/>
    <w:rsid w:val="00CB4CF6"/>
    <w:rsid w:val="00CB4D92"/>
    <w:rsid w:val="00CC288A"/>
    <w:rsid w:val="00CD118E"/>
    <w:rsid w:val="00CD685E"/>
    <w:rsid w:val="00CD6DD4"/>
    <w:rsid w:val="00CE1D25"/>
    <w:rsid w:val="00CF147E"/>
    <w:rsid w:val="00CF1C8F"/>
    <w:rsid w:val="00D13D24"/>
    <w:rsid w:val="00D1469F"/>
    <w:rsid w:val="00D166D5"/>
    <w:rsid w:val="00D176F7"/>
    <w:rsid w:val="00D201DD"/>
    <w:rsid w:val="00D27572"/>
    <w:rsid w:val="00D32964"/>
    <w:rsid w:val="00D35EC3"/>
    <w:rsid w:val="00D466F3"/>
    <w:rsid w:val="00D4729A"/>
    <w:rsid w:val="00D54E4A"/>
    <w:rsid w:val="00D551DC"/>
    <w:rsid w:val="00D60740"/>
    <w:rsid w:val="00D6361B"/>
    <w:rsid w:val="00D64C20"/>
    <w:rsid w:val="00D70BBE"/>
    <w:rsid w:val="00D720C7"/>
    <w:rsid w:val="00D73BAC"/>
    <w:rsid w:val="00D801EC"/>
    <w:rsid w:val="00D82B74"/>
    <w:rsid w:val="00D82C5F"/>
    <w:rsid w:val="00D85A54"/>
    <w:rsid w:val="00D879EF"/>
    <w:rsid w:val="00D9016A"/>
    <w:rsid w:val="00D91D5D"/>
    <w:rsid w:val="00D97222"/>
    <w:rsid w:val="00DA01EE"/>
    <w:rsid w:val="00DA59A5"/>
    <w:rsid w:val="00DB172F"/>
    <w:rsid w:val="00DB7AC8"/>
    <w:rsid w:val="00DC2061"/>
    <w:rsid w:val="00DC6775"/>
    <w:rsid w:val="00DC7E90"/>
    <w:rsid w:val="00DE2F60"/>
    <w:rsid w:val="00DE2F69"/>
    <w:rsid w:val="00DE3D69"/>
    <w:rsid w:val="00DE67F5"/>
    <w:rsid w:val="00DF31F7"/>
    <w:rsid w:val="00DF57BF"/>
    <w:rsid w:val="00E02D81"/>
    <w:rsid w:val="00E166FD"/>
    <w:rsid w:val="00E16E3B"/>
    <w:rsid w:val="00E16F72"/>
    <w:rsid w:val="00E21D1B"/>
    <w:rsid w:val="00E27567"/>
    <w:rsid w:val="00E32549"/>
    <w:rsid w:val="00E35BE0"/>
    <w:rsid w:val="00E37CE9"/>
    <w:rsid w:val="00E44C57"/>
    <w:rsid w:val="00E44E17"/>
    <w:rsid w:val="00E50CBF"/>
    <w:rsid w:val="00E54BA3"/>
    <w:rsid w:val="00E60332"/>
    <w:rsid w:val="00E63406"/>
    <w:rsid w:val="00E64D24"/>
    <w:rsid w:val="00E72589"/>
    <w:rsid w:val="00E730D7"/>
    <w:rsid w:val="00E733C9"/>
    <w:rsid w:val="00E848BA"/>
    <w:rsid w:val="00E93BC3"/>
    <w:rsid w:val="00E976D1"/>
    <w:rsid w:val="00EA041C"/>
    <w:rsid w:val="00EA0B9A"/>
    <w:rsid w:val="00EA2E66"/>
    <w:rsid w:val="00EA68CF"/>
    <w:rsid w:val="00EA7815"/>
    <w:rsid w:val="00EB29DA"/>
    <w:rsid w:val="00EB78D2"/>
    <w:rsid w:val="00EC2DD9"/>
    <w:rsid w:val="00EC3AC0"/>
    <w:rsid w:val="00EC6B17"/>
    <w:rsid w:val="00EC7E75"/>
    <w:rsid w:val="00ED2943"/>
    <w:rsid w:val="00ED327D"/>
    <w:rsid w:val="00ED5A47"/>
    <w:rsid w:val="00ED6C04"/>
    <w:rsid w:val="00EE2297"/>
    <w:rsid w:val="00EF3FC2"/>
    <w:rsid w:val="00EF499C"/>
    <w:rsid w:val="00F00521"/>
    <w:rsid w:val="00F02A32"/>
    <w:rsid w:val="00F04442"/>
    <w:rsid w:val="00F04B7F"/>
    <w:rsid w:val="00F06719"/>
    <w:rsid w:val="00F101ED"/>
    <w:rsid w:val="00F1560E"/>
    <w:rsid w:val="00F15806"/>
    <w:rsid w:val="00F2107D"/>
    <w:rsid w:val="00F23A1F"/>
    <w:rsid w:val="00F245AE"/>
    <w:rsid w:val="00F274D9"/>
    <w:rsid w:val="00F36B46"/>
    <w:rsid w:val="00F36D81"/>
    <w:rsid w:val="00F36DB6"/>
    <w:rsid w:val="00F42EEA"/>
    <w:rsid w:val="00F44339"/>
    <w:rsid w:val="00F508DB"/>
    <w:rsid w:val="00F65590"/>
    <w:rsid w:val="00F66A82"/>
    <w:rsid w:val="00F67FD1"/>
    <w:rsid w:val="00F70206"/>
    <w:rsid w:val="00F720A0"/>
    <w:rsid w:val="00F72980"/>
    <w:rsid w:val="00F77901"/>
    <w:rsid w:val="00F841BB"/>
    <w:rsid w:val="00F941AF"/>
    <w:rsid w:val="00FA2C09"/>
    <w:rsid w:val="00FA4FCC"/>
    <w:rsid w:val="00FB09CE"/>
    <w:rsid w:val="00FB0AFB"/>
    <w:rsid w:val="00FB27CC"/>
    <w:rsid w:val="00FB6C87"/>
    <w:rsid w:val="00FB7412"/>
    <w:rsid w:val="00FC11E3"/>
    <w:rsid w:val="00FC7C1E"/>
    <w:rsid w:val="00FD1A05"/>
    <w:rsid w:val="00FE3C4F"/>
    <w:rsid w:val="00FE5770"/>
    <w:rsid w:val="00FE674B"/>
    <w:rsid w:val="00FF0076"/>
    <w:rsid w:val="00FF2249"/>
    <w:rsid w:val="00FF2D7F"/>
  </w:rsids>
  <m:mathPr>
    <m:mathFont m:val="Cambria Math"/>
    <m:brkBin m:val="before"/>
    <m:brkBinSub m:val="--"/>
    <m:smallFrac m:val="0"/>
    <m:dispDef/>
    <m:lMargin m:val="0"/>
    <m:rMargin m:val="0"/>
    <m:defJc m:val="centerGroup"/>
    <m:wrapIndent m:val="1440"/>
    <m:intLim m:val="subSup"/>
    <m:naryLim m:val="undOvr"/>
  </m:mathPr>
  <w:themeFontLang w:val="en-AU"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AC7D6"/>
  <w15:chartTrackingRefBased/>
  <w15:docId w15:val="{1AA93611-9792-4E49-8683-F774FAC89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Unicode 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26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EF499C"/>
    <w:pPr>
      <w:ind w:left="720"/>
      <w:contextualSpacing/>
    </w:pPr>
  </w:style>
  <w:style w:type="paragraph" w:styleId="NormalWeb">
    <w:name w:val="Normal (Web)"/>
    <w:basedOn w:val="Normal"/>
    <w:uiPriority w:val="99"/>
    <w:semiHidden/>
    <w:unhideWhenUsed/>
    <w:rsid w:val="006F123B"/>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Header">
    <w:name w:val="header"/>
    <w:basedOn w:val="Normal"/>
    <w:link w:val="HeaderChar"/>
    <w:uiPriority w:val="99"/>
    <w:unhideWhenUsed/>
    <w:rsid w:val="006801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018A"/>
    <w:rPr>
      <w:rFonts w:cs="Arial Unicode MS"/>
    </w:rPr>
  </w:style>
  <w:style w:type="paragraph" w:styleId="Footer">
    <w:name w:val="footer"/>
    <w:basedOn w:val="Normal"/>
    <w:link w:val="FooterChar"/>
    <w:uiPriority w:val="99"/>
    <w:unhideWhenUsed/>
    <w:rsid w:val="006801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018A"/>
    <w:rPr>
      <w:rFonts w:cs="Arial Unicode MS"/>
    </w:rPr>
  </w:style>
  <w:style w:type="character" w:styleId="PlaceholderText">
    <w:name w:val="Placeholder Text"/>
    <w:basedOn w:val="DefaultParagraphFont"/>
    <w:uiPriority w:val="99"/>
    <w:semiHidden/>
    <w:rsid w:val="00C03883"/>
    <w:rPr>
      <w:color w:val="808080"/>
    </w:rPr>
  </w:style>
  <w:style w:type="paragraph" w:styleId="BalloonText">
    <w:name w:val="Balloon Text"/>
    <w:basedOn w:val="Normal"/>
    <w:link w:val="BalloonTextChar"/>
    <w:uiPriority w:val="99"/>
    <w:semiHidden/>
    <w:unhideWhenUsed/>
    <w:rsid w:val="00830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57E"/>
    <w:rPr>
      <w:rFonts w:ascii="Segoe UI" w:hAnsi="Segoe UI" w:cs="Segoe UI"/>
      <w:sz w:val="18"/>
      <w:szCs w:val="18"/>
    </w:rPr>
  </w:style>
  <w:style w:type="character" w:styleId="Hyperlink">
    <w:name w:val="Hyperlink"/>
    <w:basedOn w:val="DefaultParagraphFont"/>
    <w:uiPriority w:val="99"/>
    <w:unhideWhenUsed/>
    <w:rsid w:val="00F720A0"/>
    <w:rPr>
      <w:color w:val="0563C1" w:themeColor="hyperlink"/>
      <w:u w:val="single"/>
    </w:rPr>
  </w:style>
  <w:style w:type="character" w:styleId="UnresolvedMention">
    <w:name w:val="Unresolved Mention"/>
    <w:basedOn w:val="DefaultParagraphFont"/>
    <w:uiPriority w:val="99"/>
    <w:semiHidden/>
    <w:unhideWhenUsed/>
    <w:rsid w:val="00F720A0"/>
    <w:rPr>
      <w:color w:val="605E5C"/>
      <w:shd w:val="clear" w:color="auto" w:fill="E1DFDD"/>
    </w:rPr>
  </w:style>
  <w:style w:type="paragraph" w:styleId="Caption">
    <w:name w:val="caption"/>
    <w:basedOn w:val="Normal"/>
    <w:next w:val="Normal"/>
    <w:link w:val="CaptionChar"/>
    <w:uiPriority w:val="35"/>
    <w:unhideWhenUsed/>
    <w:qFormat/>
    <w:rsid w:val="009E76D6"/>
    <w:pPr>
      <w:spacing w:after="200" w:line="240" w:lineRule="auto"/>
    </w:pPr>
    <w:rPr>
      <w:rFonts w:ascii="Times New Roman" w:hAnsi="Times New Roman" w:cs="Times New Roman"/>
      <w:color w:val="000000" w:themeColor="text1"/>
      <w:sz w:val="24"/>
      <w:szCs w:val="24"/>
      <w:lang w:bidi="ar-SA"/>
    </w:rPr>
  </w:style>
  <w:style w:type="character" w:customStyle="1" w:styleId="CaptionChar">
    <w:name w:val="Caption Char"/>
    <w:basedOn w:val="DefaultParagraphFont"/>
    <w:link w:val="Caption"/>
    <w:uiPriority w:val="35"/>
    <w:rsid w:val="009E76D6"/>
    <w:rPr>
      <w:rFonts w:ascii="Times New Roman" w:hAnsi="Times New Roman" w:cs="Times New Roman"/>
      <w:color w:val="000000" w:themeColor="text1"/>
      <w:sz w:val="24"/>
      <w:szCs w:val="24"/>
      <w:lang w:bidi="ar-SA"/>
    </w:rPr>
  </w:style>
  <w:style w:type="paragraph" w:customStyle="1" w:styleId="EndNoteBibliographyTitle">
    <w:name w:val="EndNote Bibliography Title"/>
    <w:basedOn w:val="Normal"/>
    <w:link w:val="EndNoteBibliographyTitleChar"/>
    <w:rsid w:val="003A0EEC"/>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3A0EEC"/>
    <w:rPr>
      <w:rFonts w:cs="Arial Unicode MS"/>
    </w:rPr>
  </w:style>
  <w:style w:type="character" w:customStyle="1" w:styleId="EndNoteBibliographyTitleChar">
    <w:name w:val="EndNote Bibliography Title Char"/>
    <w:basedOn w:val="ListParagraphChar"/>
    <w:link w:val="EndNoteBibliographyTitle"/>
    <w:rsid w:val="003A0EEC"/>
    <w:rPr>
      <w:rFonts w:ascii="Calibri" w:hAnsi="Calibri" w:cs="Calibri"/>
      <w:noProof/>
      <w:lang w:val="en-US"/>
    </w:rPr>
  </w:style>
  <w:style w:type="paragraph" w:customStyle="1" w:styleId="EndNoteBibliography">
    <w:name w:val="EndNote Bibliography"/>
    <w:basedOn w:val="Normal"/>
    <w:link w:val="EndNoteBibliographyChar"/>
    <w:rsid w:val="003A0EEC"/>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3A0EE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366504">
      <w:bodyDiv w:val="1"/>
      <w:marLeft w:val="0"/>
      <w:marRight w:val="0"/>
      <w:marTop w:val="0"/>
      <w:marBottom w:val="0"/>
      <w:divBdr>
        <w:top w:val="none" w:sz="0" w:space="0" w:color="auto"/>
        <w:left w:val="none" w:sz="0" w:space="0" w:color="auto"/>
        <w:bottom w:val="none" w:sz="0" w:space="0" w:color="auto"/>
        <w:right w:val="none" w:sz="0" w:space="0" w:color="auto"/>
      </w:divBdr>
    </w:div>
    <w:div w:id="498739321">
      <w:bodyDiv w:val="1"/>
      <w:marLeft w:val="0"/>
      <w:marRight w:val="0"/>
      <w:marTop w:val="0"/>
      <w:marBottom w:val="0"/>
      <w:divBdr>
        <w:top w:val="none" w:sz="0" w:space="0" w:color="auto"/>
        <w:left w:val="none" w:sz="0" w:space="0" w:color="auto"/>
        <w:bottom w:val="none" w:sz="0" w:space="0" w:color="auto"/>
        <w:right w:val="none" w:sz="0" w:space="0" w:color="auto"/>
      </w:divBdr>
    </w:div>
    <w:div w:id="634792862">
      <w:bodyDiv w:val="1"/>
      <w:marLeft w:val="0"/>
      <w:marRight w:val="0"/>
      <w:marTop w:val="0"/>
      <w:marBottom w:val="0"/>
      <w:divBdr>
        <w:top w:val="none" w:sz="0" w:space="0" w:color="auto"/>
        <w:left w:val="none" w:sz="0" w:space="0" w:color="auto"/>
        <w:bottom w:val="none" w:sz="0" w:space="0" w:color="auto"/>
        <w:right w:val="none" w:sz="0" w:space="0" w:color="auto"/>
      </w:divBdr>
    </w:div>
    <w:div w:id="817116976">
      <w:bodyDiv w:val="1"/>
      <w:marLeft w:val="0"/>
      <w:marRight w:val="0"/>
      <w:marTop w:val="0"/>
      <w:marBottom w:val="0"/>
      <w:divBdr>
        <w:top w:val="none" w:sz="0" w:space="0" w:color="auto"/>
        <w:left w:val="none" w:sz="0" w:space="0" w:color="auto"/>
        <w:bottom w:val="none" w:sz="0" w:space="0" w:color="auto"/>
        <w:right w:val="none" w:sz="0" w:space="0" w:color="auto"/>
      </w:divBdr>
    </w:div>
    <w:div w:id="886337015">
      <w:bodyDiv w:val="1"/>
      <w:marLeft w:val="0"/>
      <w:marRight w:val="0"/>
      <w:marTop w:val="0"/>
      <w:marBottom w:val="0"/>
      <w:divBdr>
        <w:top w:val="none" w:sz="0" w:space="0" w:color="auto"/>
        <w:left w:val="none" w:sz="0" w:space="0" w:color="auto"/>
        <w:bottom w:val="none" w:sz="0" w:space="0" w:color="auto"/>
        <w:right w:val="none" w:sz="0" w:space="0" w:color="auto"/>
      </w:divBdr>
    </w:div>
    <w:div w:id="910650963">
      <w:bodyDiv w:val="1"/>
      <w:marLeft w:val="0"/>
      <w:marRight w:val="0"/>
      <w:marTop w:val="0"/>
      <w:marBottom w:val="0"/>
      <w:divBdr>
        <w:top w:val="none" w:sz="0" w:space="0" w:color="auto"/>
        <w:left w:val="none" w:sz="0" w:space="0" w:color="auto"/>
        <w:bottom w:val="none" w:sz="0" w:space="0" w:color="auto"/>
        <w:right w:val="none" w:sz="0" w:space="0" w:color="auto"/>
      </w:divBdr>
    </w:div>
    <w:div w:id="1085111738">
      <w:bodyDiv w:val="1"/>
      <w:marLeft w:val="0"/>
      <w:marRight w:val="0"/>
      <w:marTop w:val="0"/>
      <w:marBottom w:val="0"/>
      <w:divBdr>
        <w:top w:val="none" w:sz="0" w:space="0" w:color="auto"/>
        <w:left w:val="none" w:sz="0" w:space="0" w:color="auto"/>
        <w:bottom w:val="none" w:sz="0" w:space="0" w:color="auto"/>
        <w:right w:val="none" w:sz="0" w:space="0" w:color="auto"/>
      </w:divBdr>
    </w:div>
    <w:div w:id="1094204135">
      <w:bodyDiv w:val="1"/>
      <w:marLeft w:val="0"/>
      <w:marRight w:val="0"/>
      <w:marTop w:val="0"/>
      <w:marBottom w:val="0"/>
      <w:divBdr>
        <w:top w:val="none" w:sz="0" w:space="0" w:color="auto"/>
        <w:left w:val="none" w:sz="0" w:space="0" w:color="auto"/>
        <w:bottom w:val="none" w:sz="0" w:space="0" w:color="auto"/>
        <w:right w:val="none" w:sz="0" w:space="0" w:color="auto"/>
      </w:divBdr>
    </w:div>
    <w:div w:id="1416586097">
      <w:bodyDiv w:val="1"/>
      <w:marLeft w:val="0"/>
      <w:marRight w:val="0"/>
      <w:marTop w:val="0"/>
      <w:marBottom w:val="0"/>
      <w:divBdr>
        <w:top w:val="none" w:sz="0" w:space="0" w:color="auto"/>
        <w:left w:val="none" w:sz="0" w:space="0" w:color="auto"/>
        <w:bottom w:val="none" w:sz="0" w:space="0" w:color="auto"/>
        <w:right w:val="none" w:sz="0" w:space="0" w:color="auto"/>
      </w:divBdr>
    </w:div>
    <w:div w:id="211702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1AE72B-00ED-4B9D-93EF-C4E7987E0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71</TotalTime>
  <Pages>1</Pages>
  <Words>1035</Words>
  <Characters>590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la Wickramasinghe</dc:creator>
  <cp:keywords/>
  <dc:description/>
  <cp:lastModifiedBy>P Wickramasinghe</cp:lastModifiedBy>
  <cp:revision>392</cp:revision>
  <dcterms:created xsi:type="dcterms:W3CDTF">2020-12-14T18:35:00Z</dcterms:created>
  <dcterms:modified xsi:type="dcterms:W3CDTF">2021-07-14T06:12:00Z</dcterms:modified>
</cp:coreProperties>
</file>